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Heading1"/>
        <w:rPr>
          <w:lang w:val="en-US"/>
        </w:rPr>
      </w:pPr>
      <w:r>
        <w:rPr>
          <w:lang w:val="en-US"/>
        </w:rPr>
        <w:t>An upper bound for the Standard Deviation of a Strong Earth Gravity Prior</w:t>
      </w:r>
    </w:p>
    <w:p w14:paraId="40504E6E" w14:textId="7629226C" w:rsidR="00E32BF5" w:rsidRDefault="00E32BF5" w:rsidP="00E32BF5">
      <w:pPr>
        <w:pStyle w:val="Heading1"/>
        <w:rPr>
          <w:lang w:val="en-US"/>
        </w:rPr>
      </w:pPr>
      <w:r w:rsidRPr="00E32BF5">
        <w:rPr>
          <w:lang w:val="en-US"/>
        </w:rPr>
        <w:t>Abstract</w:t>
      </w:r>
    </w:p>
    <w:p w14:paraId="63F1F076" w14:textId="1BC0B944"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to determine the standard deviation of the Strong Earth Gravity Prior. To this end, we identify different sources of sensory and motor variability reflected in timing errors about gravitational motio</w:t>
      </w:r>
      <w:r>
        <w:t>n</w:t>
      </w:r>
      <w:r w:rsidR="001977EA">
        <w:t>. We then model</w:t>
      </w:r>
      <w:r w:rsidR="000A5B70">
        <w:t xml:space="preserve"> timing responses based on quantitative assumptions about these sensory and motor errors for a range of standard deviations of the earth gravity prior, and find that</w:t>
      </w:r>
      <w:r>
        <w:t>,</w:t>
      </w:r>
      <w:r w:rsidR="000A5B70">
        <w:t xml:space="preserve"> </w:t>
      </w:r>
      <w:r>
        <w:t xml:space="preserve">for a prior with a mean of 9.81 m/s², a standard deviation of 2 m/s² </w:t>
      </w:r>
      <w:r w:rsidR="000A5B70">
        <w:t>make</w:t>
      </w:r>
      <w:r>
        <w:t>s</w:t>
      </w:r>
      <w:r w:rsidR="000A5B70">
        <w:t xml:space="preserve"> for the best fit. This value is likely to represent an upper bound</w:t>
      </w:r>
      <w:r w:rsidR="0054296B">
        <w:t>, as there are strong theoretical reasons to believe that the standard deviation of the earth gravity prior is lower than the value we found.</w:t>
      </w:r>
    </w:p>
    <w:p w14:paraId="4B9018CE" w14:textId="72146C07" w:rsidR="00EF1EFA" w:rsidRDefault="00EF1EFA" w:rsidP="003A567D">
      <w:pPr>
        <w:jc w:val="both"/>
      </w:pPr>
    </w:p>
    <w:p w14:paraId="1481368A" w14:textId="7021C5FC" w:rsidR="00EF1EFA" w:rsidRDefault="00EF1EFA" w:rsidP="003A567D">
      <w:pPr>
        <w:jc w:val="both"/>
      </w:pPr>
      <w:r>
        <w:t xml:space="preserve">IDEA STUFFS: </w:t>
      </w:r>
    </w:p>
    <w:p w14:paraId="36B62A69" w14:textId="7DEF036E" w:rsidR="00EF1EFA" w:rsidRPr="00EF1EFA" w:rsidRDefault="00EF1EFA" w:rsidP="003A567D">
      <w:pPr>
        <w:pStyle w:val="ListParagraph"/>
        <w:numPr>
          <w:ilvl w:val="0"/>
          <w:numId w:val="1"/>
        </w:numPr>
        <w:jc w:val="both"/>
      </w:pPr>
      <w:r>
        <w:t>REPRODUCTION TASK TO MEASURE VELOCITY ESTIMATE</w:t>
      </w:r>
    </w:p>
    <w:p w14:paraId="67CDC4AE" w14:textId="0625D937" w:rsidR="00E32BF5" w:rsidRPr="00E32BF5" w:rsidRDefault="00E32BF5" w:rsidP="00E32BF5">
      <w:pPr>
        <w:pStyle w:val="Heading1"/>
        <w:rPr>
          <w:lang w:val="en-US"/>
        </w:rPr>
      </w:pPr>
      <w:r w:rsidRPr="00E32BF5">
        <w:rPr>
          <w:lang w:val="en-US"/>
        </w:rPr>
        <w:t>Introduction</w:t>
      </w:r>
    </w:p>
    <w:p w14:paraId="7DD42585" w14:textId="30B2289F"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Fleischl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D1B1A10"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w:t>
      </w:r>
      <w:r w:rsidR="00BD3838">
        <w:lastRenderedPageBreak/>
        <w:t>perceptual system. However</w:t>
      </w:r>
      <w:r>
        <w:t>, these low level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all of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8884A75" w:rsidR="00864209" w:rsidRPr="00E23038" w:rsidRDefault="00E23038" w:rsidP="00E23038">
      <w:pPr>
        <w:pStyle w:val="Caption"/>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E72229">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25E24B2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lastRenderedPageBreak/>
        <w:t>Methods</w:t>
      </w:r>
    </w:p>
    <w:p w14:paraId="2DF052F7" w14:textId="77777777" w:rsidR="008D72BE" w:rsidRDefault="008D72BE" w:rsidP="008D72BE">
      <w:pPr>
        <w:pStyle w:val="Heading2"/>
        <w:rPr>
          <w:lang w:val="en-US"/>
        </w:rPr>
      </w:pPr>
      <w:r>
        <w:rPr>
          <w:lang w:val="en-US"/>
        </w:rPr>
        <w:t>Participants</w:t>
      </w:r>
    </w:p>
    <w:p w14:paraId="77AB9D00" w14:textId="1685682A"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w:t>
      </w:r>
      <w:r w:rsidR="00B117EC">
        <w:t> </w:t>
      </w:r>
      <w:r w:rsidRPr="00C6356F">
        <w:t>=</w:t>
      </w:r>
      <w:r w:rsidR="00B117EC">
        <w:t> </w:t>
      </w:r>
      <w:r>
        <w:t>5</w:t>
      </w:r>
      <w:r w:rsidRPr="00C6356F">
        <w:t xml:space="preserve">) </w:t>
      </w:r>
      <w:r w:rsidR="00B117EC">
        <w:t>self-identified as women</w:t>
      </w:r>
      <w:r w:rsidRPr="00C6356F">
        <w:t>. We did not test their explicit knowledge of physics, as previous studies suggest that explicit knowledge about gravity has no effect on performance in related tasks</w:t>
      </w:r>
      <w:r w:rsidR="006D354B">
        <w:t xml:space="preserve"> </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751DB47F"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g,-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7"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D7504C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22373771" w:rsidR="003A0E22" w:rsidRPr="00820822" w:rsidRDefault="003A0E22"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3A0E22" w:rsidRPr="00820822" w:rsidRDefault="003A0E22"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uszxbfAAAACAEAAA8AAABkcnMvZG93bnJldi54bWxMj0FLw0AQhe+C/2EZwZvdpFKbpNmU&#10;UtRTEWwF6W2anSah2d2Q3Sbpv3c86W1m3uPN9/L1ZFoxUO8bZxXEswgE2dLpxlYKvg5vTwkIH9Bq&#10;bJ0lBTfysC7u73LMtBvtJw37UAkOsT5DBXUIXSalL2sy6GeuI8va2fUGA699JXWPI4ebVs6j6EUa&#10;bCx/qLGjbU3lZX81Ct5HHDfP8euwu5y3t+Nh8fG9i0mpx4dpswIRaAp/ZvjFZ3QomOnkrlZ70Srg&#10;IoGvy5QLsJykCQ8nBel8sQRZ5PJ/geIH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brM8W3wAAAAg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22373771" w:rsidR="003A0E22" w:rsidRPr="00820822" w:rsidRDefault="003A0E22"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3A0E22" w:rsidRPr="00820822" w:rsidRDefault="003A0E22" w:rsidP="008D72BE">
                        <w:pPr>
                          <w:pStyle w:val="Caption"/>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The stimuli were programmed in PsychoPy</w:t>
      </w:r>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0"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Heading1"/>
        <w:rPr>
          <w:lang w:val="en-US"/>
        </w:rPr>
      </w:pPr>
      <w:r w:rsidRPr="004A0054">
        <w:rPr>
          <w:lang w:val="en-US"/>
        </w:rPr>
        <w:t>Results</w:t>
      </w:r>
    </w:p>
    <w:p w14:paraId="38ABB8CA" w14:textId="2852FDE5"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B117E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B117EC">
        <w:fldChar w:fldCharType="separate"/>
      </w:r>
      <w:r w:rsidR="00B117EC" w:rsidRPr="0031495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lastRenderedPageBreak/>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4D70EE2B" w:rsidR="0031495E" w:rsidRPr="00B377BA" w:rsidRDefault="00F515FC" w:rsidP="00B377BA">
      <w:pPr>
        <w:pStyle w:val="Caption"/>
        <w:jc w:val="both"/>
        <w:rPr>
          <w:lang w:val="en-US"/>
        </w:rPr>
      </w:pPr>
      <w:bookmarkStart w:id="0"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E72229">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0"/>
      <w:r w:rsidRPr="00B377BA">
        <w:rPr>
          <w:lang w:val="en-US"/>
        </w:rPr>
        <w:t xml:space="preserve"> </w:t>
      </w:r>
    </w:p>
    <w:p w14:paraId="02A5EBA2" w14:textId="77777777" w:rsidR="00F515FC" w:rsidRDefault="00E470D6" w:rsidP="00FD302A">
      <w:pPr>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7896A644"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B13CEC" w:rsidRPr="00F515FC">
        <w:t xml:space="preserve">Figure </w:t>
      </w:r>
      <w:r w:rsidR="00B13CEC" w:rsidRPr="00F515FC">
        <w:rPr>
          <w:noProof/>
        </w:rPr>
        <w:t>3</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4F703DC3" w:rsidR="00F515FC"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lastRenderedPageBreak/>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has to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3A0E22"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3A0E22"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48647086" w:rsidR="00B377BA" w:rsidRPr="00B377BA" w:rsidRDefault="00B377BA">
      <w:pPr>
        <w:pStyle w:val="Caption"/>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01E10">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Heading1"/>
        <w:rPr>
          <w:lang w:val="en-US"/>
        </w:rPr>
      </w:pPr>
    </w:p>
    <w:p w14:paraId="35A7B314" w14:textId="0E02AB67" w:rsidR="00FD302A" w:rsidRDefault="006B4496" w:rsidP="004A0054">
      <w:pPr>
        <w:pStyle w:val="Heading1"/>
        <w:rPr>
          <w:lang w:val="en-US"/>
        </w:rPr>
      </w:pPr>
      <w:r>
        <w:rPr>
          <w:lang w:val="en-US"/>
        </w:rPr>
        <w:t>Simulations</w:t>
      </w:r>
    </w:p>
    <w:p w14:paraId="03750082" w14:textId="77777777" w:rsidR="006B4496" w:rsidRDefault="006B4496" w:rsidP="006C014A">
      <w:r>
        <w:t xml:space="preserve">The physical formula for distance from initial velocity and acceleration (Equation 4) is the base for both of our simulation procedures. This reflects the assumption that humans perform the task at hand </w:t>
      </w:r>
      <w:r>
        <w:lastRenderedPageBreak/>
        <w:t xml:space="preserve">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3A0E22"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3A0E22"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Heading2Char"/>
          <w:lang w:val="en-US"/>
        </w:rPr>
      </w:pPr>
    </w:p>
    <w:p w14:paraId="3FE28196" w14:textId="06874743" w:rsidR="006C014A" w:rsidRDefault="006C014A" w:rsidP="004A0054">
      <w:pPr>
        <w:spacing w:after="0"/>
        <w:rPr>
          <w:rStyle w:val="Heading2Char"/>
          <w:lang w:val="en-US"/>
        </w:rPr>
      </w:pPr>
      <w:r>
        <w:rPr>
          <w:rStyle w:val="Heading2Char"/>
          <w:lang w:val="en-US"/>
        </w:rPr>
        <w:t>Mean of the Gravity Prior</w:t>
      </w:r>
    </w:p>
    <w:p w14:paraId="5EC83A41" w14:textId="151EABB6"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F91E84">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316387">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Fleischl phenomenon: humans estimate the speed of a target that they pursue with their eyes at about 80 % of it’s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A44908">
        <w:t>would thus yield more accurate predictions for the Short Occlusion condition, while the accuracy for the Long Occlusion condition would be largely maintained.</w:t>
      </w:r>
      <w:r w:rsidR="00A54235">
        <w:t xml:space="preserve"> </w:t>
      </w:r>
      <w:r w:rsidR="00A44908">
        <w:t>We thus employ the same procedure laid out in our previous paper, but add a coefficient of 0.8 to the perceived velocity at disappearance</w:t>
      </w:r>
      <w:r w:rsidR="00A54235">
        <w:t xml:space="preserve"> to account for the </w:t>
      </w:r>
      <w:r w:rsidR="00A44908">
        <w:t>Aubert-Fleischl phenomenon.</w:t>
      </w:r>
      <w:r w:rsidR="00A54235">
        <w:t xml:space="preserve"> </w:t>
      </w:r>
    </w:p>
    <w:p w14:paraId="3D6B2CB7" w14:textId="4772DF8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as long as the display is roughly in line with a real-world scenario. We furthermore assume that we perceive the vertical velocity as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3A0E22"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lastRenderedPageBreak/>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1505E38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E7767D">
        <w:t xml:space="preserve">Figure </w:t>
      </w:r>
      <w:r w:rsidR="00E7767D">
        <w:rPr>
          <w:noProof/>
        </w:rPr>
        <w:t>4</w:t>
      </w:r>
      <w:r w:rsidR="00E7767D">
        <w:rPr>
          <w:rFonts w:eastAsiaTheme="minorEastAsia"/>
        </w:rPr>
        <w:fldChar w:fldCharType="end"/>
      </w:r>
      <w:r w:rsidR="00E7767D">
        <w:rPr>
          <w:rFonts w:eastAsiaTheme="minorEastAsia"/>
        </w:rPr>
        <w:t xml:space="preserve"> visualizes the mean errors observed in our participants, the mean errors when accounting for the Aubert-Fleischl phenomenon, and the mean errors when not accounting for the Aubert-Fleischl phenomenon. </w:t>
      </w:r>
    </w:p>
    <w:p w14:paraId="1C83B784" w14:textId="77777777" w:rsidR="00E7767D" w:rsidRDefault="0024603B" w:rsidP="00E7767D">
      <w:pPr>
        <w:keepNext/>
        <w:jc w:val="both"/>
      </w:pPr>
      <w:r>
        <w:rPr>
          <w:rFonts w:eastAsiaTheme="minorEastAsia"/>
          <w:noProof/>
        </w:rPr>
        <w:drawing>
          <wp:inline distT="0" distB="0" distL="0" distR="0" wp14:anchorId="4633F201" wp14:editId="3C9DC19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20E97F38" w:rsidR="0024603B" w:rsidRPr="00E7767D" w:rsidRDefault="00E7767D" w:rsidP="00E7767D">
      <w:pPr>
        <w:pStyle w:val="Caption"/>
        <w:jc w:val="both"/>
        <w:rPr>
          <w:rFonts w:eastAsiaTheme="minorEastAsia"/>
          <w:i w:val="0"/>
          <w:color w:val="auto"/>
          <w:sz w:val="22"/>
          <w:szCs w:val="22"/>
          <w:lang w:val="en-US"/>
        </w:rPr>
      </w:pPr>
      <w:bookmarkStart w:id="1"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E72229">
        <w:rPr>
          <w:noProof/>
          <w:lang w:val="en-US"/>
        </w:rPr>
        <w:t>4</w:t>
      </w:r>
      <w:r>
        <w:fldChar w:fldCharType="end"/>
      </w:r>
      <w:bookmarkEnd w:id="1"/>
      <w:r w:rsidRPr="00E7767D">
        <w:rPr>
          <w:lang w:val="en-US"/>
        </w:rPr>
        <w:t>: Mean temporal errors t</w:t>
      </w:r>
      <w:r>
        <w:rPr>
          <w:lang w:val="en-US"/>
        </w:rPr>
        <w:t>hat we observed in our participants (blue),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12685293"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mean squared error between AF model predictions and observed behavior is </w:t>
      </w:r>
      <w:r>
        <w:rPr>
          <w:rFonts w:eastAsiaTheme="minorEastAsia"/>
        </w:rPr>
        <w:t xml:space="preserve">0.0002, and for the non-AF model predictions </w:t>
      </w:r>
      <w:r w:rsidR="0068122F">
        <w:rPr>
          <w:rFonts w:eastAsiaTheme="minorEastAsia"/>
        </w:rPr>
        <w:t xml:space="preserve">more than </w:t>
      </w:r>
      <w:r>
        <w:rPr>
          <w:rFonts w:eastAsiaTheme="minorEastAsia"/>
        </w:rPr>
        <w:t>three times higher</w:t>
      </w:r>
      <w:r w:rsidR="00BB40C9">
        <w:rPr>
          <w:rFonts w:eastAsiaTheme="minorEastAsia"/>
        </w:rPr>
        <w:t xml:space="preserve">, at just </w:t>
      </w:r>
      <w:r w:rsidR="0068122F">
        <w:rPr>
          <w:rFonts w:eastAsiaTheme="minorEastAsia"/>
        </w:rPr>
        <w:t>over</w:t>
      </w:r>
      <w:r w:rsidR="00BB40C9">
        <w:rPr>
          <w:rFonts w:eastAsiaTheme="minorEastAsia"/>
        </w:rPr>
        <w:t xml:space="preserve"> 0.0006.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054679" w:rsidRPr="00AB56E9">
        <w:t xml:space="preserve">Table </w:t>
      </w:r>
      <w:r w:rsidR="00054679" w:rsidRPr="00AB56E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3A0E22"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6FED2764" w:rsidR="00BB40C9" w:rsidRDefault="00BB40C9" w:rsidP="00BB40C9">
            <w:pPr>
              <w:jc w:val="center"/>
            </w:pPr>
            <w:r>
              <w:t>0.2</w:t>
            </w:r>
          </w:p>
        </w:tc>
        <w:tc>
          <w:tcPr>
            <w:tcW w:w="1870" w:type="dxa"/>
          </w:tcPr>
          <w:p w14:paraId="27086C09" w14:textId="090EEA50" w:rsidR="00BB40C9" w:rsidRDefault="00BB40C9" w:rsidP="00BB40C9">
            <w:pPr>
              <w:jc w:val="center"/>
            </w:pPr>
            <w:r>
              <w:t>0.8</w:t>
            </w:r>
          </w:p>
        </w:tc>
        <w:tc>
          <w:tcPr>
            <w:tcW w:w="1870" w:type="dxa"/>
          </w:tcPr>
          <w:p w14:paraId="092561C6" w14:textId="10901B04" w:rsidR="00BB40C9" w:rsidRDefault="00BB40C9" w:rsidP="00BB40C9">
            <w:pPr>
              <w:jc w:val="center"/>
            </w:pPr>
            <w:r>
              <w:t>1.2</w:t>
            </w:r>
          </w:p>
        </w:tc>
        <w:tc>
          <w:tcPr>
            <w:tcW w:w="1870" w:type="dxa"/>
          </w:tcPr>
          <w:p w14:paraId="7A24ADDC" w14:textId="03885E15" w:rsidR="00BB40C9" w:rsidRDefault="00BB40C9" w:rsidP="00BB40C9">
            <w:pPr>
              <w:jc w:val="center"/>
            </w:pPr>
            <w:r>
              <w:t>9.5</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D4902CC" w:rsidR="00BB40C9" w:rsidRDefault="00BB40C9" w:rsidP="00BB40C9">
            <w:pPr>
              <w:jc w:val="center"/>
            </w:pPr>
            <w:r>
              <w:t>5.9</w:t>
            </w:r>
          </w:p>
        </w:tc>
        <w:tc>
          <w:tcPr>
            <w:tcW w:w="1870" w:type="dxa"/>
          </w:tcPr>
          <w:p w14:paraId="0AD32658" w14:textId="23A76569" w:rsidR="00BB40C9" w:rsidRDefault="00BB40C9" w:rsidP="00BB40C9">
            <w:pPr>
              <w:jc w:val="center"/>
            </w:pPr>
            <w:r>
              <w:t>4.9</w:t>
            </w:r>
          </w:p>
        </w:tc>
        <w:tc>
          <w:tcPr>
            <w:tcW w:w="1870" w:type="dxa"/>
          </w:tcPr>
          <w:p w14:paraId="6172C094" w14:textId="6ADB7CA9" w:rsidR="00BB40C9" w:rsidRDefault="00BB40C9" w:rsidP="00BB40C9">
            <w:pPr>
              <w:jc w:val="center"/>
            </w:pPr>
            <w:r>
              <w:t>0.7</w:t>
            </w:r>
          </w:p>
        </w:tc>
        <w:tc>
          <w:tcPr>
            <w:tcW w:w="1870" w:type="dxa"/>
          </w:tcPr>
          <w:p w14:paraId="0A52D9F7" w14:textId="1D978E9B" w:rsidR="00BB40C9" w:rsidRDefault="00BB40C9" w:rsidP="00F01E10">
            <w:pPr>
              <w:keepNext/>
              <w:jc w:val="center"/>
            </w:pPr>
            <w:r>
              <w:t>10.1</w:t>
            </w:r>
          </w:p>
        </w:tc>
      </w:tr>
    </w:tbl>
    <w:p w14:paraId="0FF7AB0A" w14:textId="51FF0AF2" w:rsidR="00BB40C9" w:rsidRDefault="00F01E10" w:rsidP="00F01E10">
      <w:pPr>
        <w:pStyle w:val="Caption"/>
        <w:rPr>
          <w:lang w:val="en-US"/>
        </w:rPr>
      </w:pPr>
      <w:bookmarkStart w:id="2" w:name="_Ref27937618"/>
      <w:r w:rsidRPr="00AB56E9">
        <w:rPr>
          <w:lang w:val="en-US"/>
        </w:rPr>
        <w:t xml:space="preserve">Table </w:t>
      </w:r>
      <w:r>
        <w:fldChar w:fldCharType="begin"/>
      </w:r>
      <w:r w:rsidRPr="00AB56E9">
        <w:rPr>
          <w:lang w:val="en-US"/>
        </w:rPr>
        <w:instrText xml:space="preserve"> SEQ Table \* ARABIC </w:instrText>
      </w:r>
      <w:r>
        <w:fldChar w:fldCharType="separate"/>
      </w:r>
      <w:r w:rsidRPr="00AB56E9">
        <w:rPr>
          <w:noProof/>
          <w:lang w:val="en-US"/>
        </w:rPr>
        <w:t>2</w:t>
      </w:r>
      <w:r>
        <w:fldChar w:fldCharType="end"/>
      </w:r>
      <w:bookmarkEnd w:id="2"/>
      <w:r w:rsidRPr="00AB56E9">
        <w:rPr>
          <w:lang w:val="en-US"/>
        </w:rPr>
        <w:t xml:space="preserve">: </w:t>
      </w:r>
      <w:r w:rsidR="00AB56E9" w:rsidRPr="00AB56E9">
        <w:rPr>
          <w:lang w:val="en-US"/>
        </w:rPr>
        <w:t>Errors between simulated m</w:t>
      </w:r>
      <w:r w:rsidR="00AB56E9">
        <w:rPr>
          <w:lang w:val="en-US"/>
        </w:rPr>
        <w:t xml:space="preserve">ean errors and observed mean errors for simulations including the Aubert-Fleischl phenomenon (AF) and simulations that don’t (No AF). </w:t>
      </w:r>
      <w:r w:rsidR="0058768C">
        <w:rPr>
          <w:lang w:val="en-US"/>
        </w:rPr>
        <w:t xml:space="preserve">Lower values signify a better fit. </w:t>
      </w:r>
      <w:r w:rsidR="00AB56E9">
        <w:rPr>
          <w:lang w:val="en-US"/>
        </w:rPr>
        <w:t>The unit of all values is s²/10000.</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Heading2Char"/>
          <w:lang w:val="en-US"/>
        </w:rPr>
      </w:pPr>
    </w:p>
    <w:p w14:paraId="1A321467" w14:textId="0A1E4592" w:rsidR="004A0054" w:rsidRPr="004A0054" w:rsidRDefault="0058768C" w:rsidP="004A0054">
      <w:pPr>
        <w:spacing w:after="0"/>
        <w:rPr>
          <w:rStyle w:val="Heading2Char"/>
          <w:lang w:val="en-US"/>
        </w:rPr>
      </w:pPr>
      <w:r>
        <w:rPr>
          <w:rStyle w:val="Heading2Char"/>
          <w:lang w:val="en-US"/>
        </w:rPr>
        <w:lastRenderedPageBreak/>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3A0E22"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Heading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323E98AB"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51FAEBEF" w:rsidR="00A643B3" w:rsidRDefault="003A0E22"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A643B3" w:rsidRPr="00E72229">
        <w:t xml:space="preserve">Figure </w:t>
      </w:r>
      <w:r w:rsidR="00A643B3" w:rsidRPr="00E72229">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3A0E22"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1CFFD398" w:rsidR="00FE5C97" w:rsidRDefault="00A340F9" w:rsidP="00F2167B">
      <w:pPr>
        <w:jc w:val="both"/>
        <w:rPr>
          <w:rFonts w:eastAsiaTheme="minorEastAsia"/>
        </w:rPr>
      </w:pPr>
      <w:r>
        <w:rPr>
          <w:rFonts w:eastAsiaTheme="minorEastAsia"/>
        </w:rPr>
        <w:t xml:space="preserve">Weber fractions for velocity discrimination reported in the literature are about 5 % for </w:t>
      </w:r>
      <w:r w:rsidR="00A431AE">
        <w:rPr>
          <w:rFonts w:eastAsiaTheme="minorEastAsia"/>
        </w:rPr>
        <w:t>motion presented in the fovea</w:t>
      </w:r>
      <w:r w:rsidR="00886B1A">
        <w:rPr>
          <w:rFonts w:eastAsiaTheme="minorEastAsia"/>
        </w:rPr>
        <w:t xml:space="preserve"> </w:t>
      </w:r>
      <w:r w:rsidR="00886B1A">
        <w:rPr>
          <w:rFonts w:eastAsiaTheme="minorEastAsia"/>
        </w:rPr>
        <w:fldChar w:fldCharType="begin" w:fldLock="1"/>
      </w:r>
      <w:r w:rsidR="008E0A14">
        <w:rPr>
          <w:rFonts w:eastAsiaTheme="minorEastAsia"/>
        </w:rPr>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886B1A">
        <w:rPr>
          <w:rFonts w:eastAsiaTheme="minorEastAsia"/>
        </w:rPr>
        <w:fldChar w:fldCharType="separate"/>
      </w:r>
      <w:r w:rsidR="00886B1A" w:rsidRPr="00886B1A">
        <w:rPr>
          <w:rFonts w:eastAsiaTheme="minorEastAsia"/>
          <w:noProof/>
        </w:rPr>
        <w:t>(McKee, 1981)</w:t>
      </w:r>
      <w:r w:rsidR="00886B1A">
        <w:rPr>
          <w:rFonts w:eastAsiaTheme="minorEastAsia"/>
        </w:rPr>
        <w:fldChar w:fldCharType="end"/>
      </w:r>
      <w:r w:rsidR="00A431AE">
        <w:rPr>
          <w:rFonts w:eastAsiaTheme="minorEastAsia"/>
        </w:rPr>
        <w:t>.</w:t>
      </w:r>
      <w:r w:rsidR="00F2167B">
        <w:rPr>
          <w:rFonts w:eastAsiaTheme="minorEastAsia"/>
        </w:rPr>
        <w:t xml:space="preserve"> </w:t>
      </w:r>
      <w:r w:rsidR="00A431AE">
        <w:rPr>
          <w:rFonts w:eastAsiaTheme="minorEastAsia"/>
        </w:rPr>
        <w:t xml:space="preserve">This is relevant as lower thresholds have been reported for motion presented </w:t>
      </w:r>
      <w:r w:rsidR="00A431AE">
        <w:rPr>
          <w:rFonts w:eastAsiaTheme="minorEastAsia"/>
        </w:rPr>
        <w:lastRenderedPageBreak/>
        <w:t>in the peripheral vision.</w:t>
      </w:r>
      <w:r w:rsidR="004A754A" w:rsidRPr="004A754A">
        <w:rPr>
          <w:rFonts w:eastAsiaTheme="minorEastAsia"/>
        </w:rPr>
        <w:t xml:space="preserve"> </w:t>
      </w:r>
      <w:r w:rsidR="004A754A">
        <w:rPr>
          <w:rFonts w:eastAsiaTheme="minorEastAsia"/>
        </w:rPr>
        <w:t xml:space="preserve">Arguably, </w:t>
      </w:r>
      <w:r w:rsidR="00B27F0E">
        <w:rPr>
          <w:rFonts w:eastAsiaTheme="minorEastAsia"/>
        </w:rPr>
        <w:t xml:space="preserve">thresholds should be increased slightly for the perception of tangential speeds. We thus choose a value of 7 % for the simulations. </w:t>
      </w:r>
      <w:r w:rsidR="00F2167B">
        <w:rPr>
          <w:rFonts w:eastAsiaTheme="minorEastAsia"/>
        </w:rPr>
        <w:t xml:space="preserve">To calculate the standard deviation of the distribution of perceived velocities from the Weber fraction, we have to find that normal distribution where a difference of </w:t>
      </w:r>
      <w:r w:rsidR="00B27F0E">
        <w:rPr>
          <w:rFonts w:eastAsiaTheme="minorEastAsia"/>
        </w:rPr>
        <w:t>7</w:t>
      </w:r>
      <w:r w:rsidR="00F2167B">
        <w:rPr>
          <w:rFonts w:eastAsiaTheme="minorEastAsia"/>
        </w:rPr>
        <w:t xml:space="preserve">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B27F0E">
        <w:rPr>
          <w:rFonts w:eastAsiaTheme="minorEastAsia"/>
        </w:rPr>
        <w:t>07</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8E0A14">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orientation discrimination in untrained subjects is around 6° for oblique orientations. This corresponds to a standard deviation of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 xml:space="preserve">C shows how predictions vary with varying variability in perceived </w:t>
      </w:r>
      <w:r w:rsidR="00010AD7">
        <w:rPr>
          <w:rFonts w:eastAsiaTheme="minorEastAsia"/>
        </w:rPr>
        <w:t xml:space="preserve">vertical </w:t>
      </w:r>
      <w:r w:rsidR="00E817C4">
        <w:rPr>
          <w:rFonts w:eastAsiaTheme="minorEastAsia"/>
        </w:rPr>
        <w:t>velocity: The effect is negligible for the Long Occlusion condition, while it increases response variability uniformly across gravities.</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413DCC70" w:rsidR="00F2167B" w:rsidRDefault="003A0E22"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FA5BF0">
        <w:rPr>
          <w:rFonts w:eastAsiaTheme="minorEastAsia"/>
        </w:rPr>
        <w:t>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FA5BF0">
        <w:rPr>
          <w:rFonts w:eastAsiaTheme="minorEastAsia"/>
        </w:rPr>
        <w:t xml:space="preserve"> carries more weight for the final result of the computation.</w:t>
      </w:r>
      <w:r w:rsidR="009D5CCF">
        <w:rPr>
          <w:rFonts w:eastAsiaTheme="minorEastAsia"/>
        </w:rPr>
        <w:t xml:space="preserve"> W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bookmarkStart w:id="3" w:name="_GoBack"/>
      <w:bookmarkEnd w:id="3"/>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have to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  </w:t>
      </w:r>
      <w:r w:rsidR="004D128E">
        <w:rPr>
          <w:rFonts w:eastAsiaTheme="minorEastAsia"/>
        </w:rPr>
        <w:t>Th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0F475203" w:rsidR="00515BFC" w:rsidRPr="00E72229" w:rsidRDefault="00E72229" w:rsidP="00E72229">
      <w:pPr>
        <w:pStyle w:val="Caption"/>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Pr="00E72229">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7777A57C" w14:textId="73472070"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w:t>
      </w:r>
      <w:r w:rsidR="001906EB">
        <w:rPr>
          <w:rFonts w:eastAsiaTheme="minorEastAsia"/>
        </w:rPr>
        <w:t>gravities</w:t>
      </w:r>
      <w:r w:rsidR="007614EE">
        <w:rPr>
          <w:rFonts w:eastAsiaTheme="minorEastAsia"/>
        </w:rPr>
        <w:t xml:space="preserve"> are represented.</w:t>
      </w:r>
      <w:r w:rsidR="0029217A">
        <w:rPr>
          <w:rFonts w:eastAsiaTheme="minorEastAsia"/>
        </w:rPr>
        <w:t xml:space="preserve"> </w:t>
      </w:r>
      <w:r w:rsidR="0016268C">
        <w:rPr>
          <w:rFonts w:eastAsiaTheme="minorEastAsia"/>
        </w:rPr>
        <w:t xml:space="preserve">We previously found Weber fractions of between 13 % and beyond 30% for arbitrary </w:t>
      </w:r>
      <w:r w:rsidR="0016268C">
        <w:rPr>
          <w:rFonts w:eastAsiaTheme="minorEastAsia"/>
        </w:rPr>
        <w:lastRenderedPageBreak/>
        <w:t>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r w:rsidR="00E817C4">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sidR="00E817C4">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r w:rsidR="001906EB">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sidR="001906EB">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sidR="001906EB">
        <w:rPr>
          <w:rFonts w:eastAsiaTheme="minorEastAsia"/>
        </w:rPr>
        <w:t>temporal responses</w:t>
      </w:r>
      <w:r w:rsidR="00C6015C">
        <w:rPr>
          <w:rFonts w:eastAsiaTheme="minorEastAsia"/>
        </w:rPr>
        <w:t xml:space="preserve"> for each trial </w:t>
      </w:r>
      <w:r w:rsidR="00CE0600">
        <w:rPr>
          <w:rFonts w:eastAsiaTheme="minorEastAsia"/>
        </w:rPr>
        <w:t>2000</w:t>
      </w:r>
      <w:r w:rsidR="00C6015C">
        <w:rPr>
          <w:rFonts w:eastAsiaTheme="minorEastAsia"/>
        </w:rPr>
        <w:t xml:space="preserve"> times</w:t>
      </w:r>
      <w:r w:rsidR="00EE79BD">
        <w:rPr>
          <w:rFonts w:eastAsiaTheme="minorEastAsia"/>
        </w:rPr>
        <w:t xml:space="preserve">. </w:t>
      </w:r>
      <w:r w:rsidR="00B804B7">
        <w:rPr>
          <w:rFonts w:eastAsiaTheme="minorEastAsia"/>
        </w:rPr>
        <w:t>We minimize the squared mean error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3A56D0" w:rsidRPr="00456512">
        <w:t xml:space="preserve">Figure </w:t>
      </w:r>
      <w:r w:rsidR="003A56D0">
        <w:rPr>
          <w:noProof/>
        </w:rPr>
        <w:t>5</w:t>
      </w:r>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1 and an upper bound of 0.2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a normalized standard deviation of 0.1</w:t>
      </w:r>
      <w:r w:rsidR="00F964BD">
        <w:rPr>
          <w:rFonts w:eastAsiaTheme="minorEastAsia"/>
        </w:rPr>
        <w:t>5</w:t>
      </w:r>
      <w:r w:rsidR="00A17F6B">
        <w:rPr>
          <w:rFonts w:eastAsiaTheme="minorEastAsia"/>
        </w:rPr>
        <w:t>6</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08CB6FAE">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4BA1F90F" w:rsidR="00456512" w:rsidRDefault="00456512" w:rsidP="00456512">
      <w:pPr>
        <w:pStyle w:val="Caption"/>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6</w:t>
      </w:r>
      <w:r>
        <w:fldChar w:fldCharType="end"/>
      </w:r>
      <w:bookmarkEnd w:id="6"/>
      <w:r w:rsidRPr="00456512">
        <w:rPr>
          <w:lang w:val="en-US"/>
        </w:rPr>
        <w:t>: Squared mean errors b</w:t>
      </w:r>
      <w:r>
        <w:rPr>
          <w:lang w:val="en-US"/>
        </w:rPr>
        <w:t>etween the standard deviation of timing errors simulated based on different motor errors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Heading3"/>
      </w:pPr>
      <w:r w:rsidRPr="00FA364D">
        <w:t>The Standard Deviation of the Gravity Prior</w:t>
      </w:r>
    </w:p>
    <w:p w14:paraId="4568C0F2" w14:textId="0FB33627"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6B0775">
        <w:rPr>
          <w:rFonts w:eastAsiaTheme="minorEastAsia"/>
        </w:rPr>
        <w:t>5</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970297" w:rsidRPr="00456512">
        <w:t xml:space="preserve">Figure </w:t>
      </w:r>
      <w:r w:rsidR="00970297" w:rsidRPr="00456512">
        <w:rPr>
          <w:noProof/>
        </w:rPr>
        <w:t>6</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154D911A">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03A3D320" w:rsidR="00515BFC" w:rsidRPr="00456512" w:rsidRDefault="00515BFC" w:rsidP="00515BFC">
      <w:pPr>
        <w:pStyle w:val="Caption"/>
        <w:jc w:val="both"/>
        <w:rPr>
          <w:rFonts w:eastAsiaTheme="minorEastAsia"/>
          <w:lang w:val="en-US"/>
        </w:rPr>
      </w:pPr>
      <w:bookmarkStart w:id="7"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7</w:t>
      </w:r>
      <w:r>
        <w:fldChar w:fldCharType="end"/>
      </w:r>
      <w:bookmarkEnd w:id="7"/>
      <w:r w:rsidRPr="00456512">
        <w:rPr>
          <w:lang w:val="en-US"/>
        </w:rPr>
        <w:t>: Squared mean errors b</w:t>
      </w:r>
      <w:r>
        <w:rPr>
          <w:lang w:val="en-US"/>
        </w:rPr>
        <w:t>etween the standard deviation of timing errors simulated based on different standard deviations of the gravity prior between 0.05 and 0.17*9.81 m/s² and the standard deviation of observed timing errors.</w:t>
      </w:r>
    </w:p>
    <w:p w14:paraId="5A51122A" w14:textId="77777777" w:rsidR="00515BFC" w:rsidRDefault="00515BFC" w:rsidP="00FA364D">
      <w:pPr>
        <w:jc w:val="both"/>
        <w:rPr>
          <w:rFonts w:eastAsiaTheme="minorEastAsia"/>
        </w:rPr>
      </w:pPr>
    </w:p>
    <w:p w14:paraId="7D1D7ABD" w14:textId="30EFDDC2"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9E7A88">
        <w:rPr>
          <w:rFonts w:eastAsiaTheme="minorEastAsia"/>
        </w:rPr>
        <w:t>1</w:t>
      </w:r>
      <w:r w:rsidR="005E359D">
        <w:rPr>
          <w:rFonts w:eastAsiaTheme="minorEastAsia"/>
        </w:rPr>
        <w:t>5</w:t>
      </w:r>
      <w:r>
        <w:rPr>
          <w:rFonts w:eastAsiaTheme="minorEastAsia"/>
        </w:rPr>
        <w:t>, and choose thus 0.</w:t>
      </w:r>
      <w:r w:rsidR="005E359D">
        <w:rPr>
          <w:rFonts w:eastAsiaTheme="minorEastAsia"/>
        </w:rPr>
        <w:t>1</w:t>
      </w:r>
      <w:r>
        <w:rPr>
          <w:rFonts w:eastAsiaTheme="minorEastAsia"/>
        </w:rPr>
        <w:t xml:space="preserve"> as the lower bound and 0.</w:t>
      </w:r>
      <w:r w:rsidR="005E359D">
        <w:rPr>
          <w:rFonts w:eastAsiaTheme="minorEastAsia"/>
        </w:rPr>
        <w:t>2</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CE0600">
        <w:rPr>
          <w:rFonts w:eastAsiaTheme="minorEastAsia"/>
        </w:rPr>
        <w:t>2000</w:t>
      </w:r>
      <w:r w:rsidR="00DD1FC4">
        <w:rPr>
          <w:rFonts w:eastAsiaTheme="minorEastAsia"/>
        </w:rPr>
        <w:t xml:space="preserve"> data sets and </w:t>
      </w:r>
      <w:r w:rsidR="006C6CE5">
        <w:rPr>
          <w:rFonts w:eastAsiaTheme="minorEastAsia"/>
        </w:rPr>
        <w:t xml:space="preserve">minimize the mean error between simulated and observed timing errors across these </w:t>
      </w:r>
      <w:r w:rsidR="00CE0600">
        <w:rPr>
          <w:rFonts w:eastAsiaTheme="minorEastAsia"/>
        </w:rPr>
        <w:t>2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hub (</w:t>
      </w:r>
      <w:hyperlink r:id="rId16"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w:t>
      </w:r>
      <w:r w:rsidR="00B804B7">
        <w:rPr>
          <w:rFonts w:eastAsiaTheme="minorEastAsia"/>
        </w:rPr>
        <w:t>1</w:t>
      </w:r>
      <w:r w:rsidR="00066ACE">
        <w:rPr>
          <w:rFonts w:eastAsiaTheme="minorEastAsia"/>
        </w:rPr>
        <w:t>56</w:t>
      </w:r>
      <w:r w:rsidR="004850CC">
        <w:rPr>
          <w:rFonts w:eastAsiaTheme="minorEastAsia"/>
        </w:rPr>
        <w:t xml:space="preserve"> for the gravity prior, which corresponds to a standard deviation of about </w:t>
      </w:r>
      <w:r w:rsidR="00B804B7">
        <w:rPr>
          <w:rFonts w:eastAsiaTheme="minorEastAsia"/>
        </w:rPr>
        <w:t>1.</w:t>
      </w:r>
      <w:r w:rsidR="002502B8">
        <w:rPr>
          <w:rFonts w:eastAsiaTheme="minorEastAsia"/>
        </w:rPr>
        <w:t>53</w:t>
      </w:r>
      <w:r w:rsidR="00355892">
        <w:rPr>
          <w:rFonts w:eastAsiaTheme="minorEastAsia"/>
        </w:rPr>
        <w:t> m/s²</w:t>
      </w:r>
      <w:r w:rsidR="004850CC">
        <w:rPr>
          <w:rFonts w:eastAsiaTheme="minorEastAsia"/>
        </w:rPr>
        <w:t xml:space="preserve"> for a mean of 9.81 m/s²</w:t>
      </w:r>
      <w:r w:rsidR="002502B8">
        <w:rPr>
          <w:rFonts w:eastAsiaTheme="minorEastAsia"/>
        </w:rPr>
        <w:t>.</w:t>
      </w:r>
    </w:p>
    <w:p w14:paraId="0800B35A" w14:textId="4B8C6858" w:rsidR="005368D2" w:rsidRDefault="00C4017F" w:rsidP="00FA364D">
      <w:pPr>
        <w:jc w:val="both"/>
        <w:rPr>
          <w:rFonts w:eastAsiaTheme="minorEastAsia"/>
        </w:rPr>
      </w:pPr>
      <w:r>
        <w:rPr>
          <w:rFonts w:eastAsiaTheme="minorEastAsia"/>
          <w:noProof/>
        </w:rPr>
        <w:drawing>
          <wp:inline distT="0" distB="0" distL="0" distR="0" wp14:anchorId="01482882" wp14:editId="2294BC74">
            <wp:extent cx="3200400" cy="3200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50572CDA" w14:textId="77777777" w:rsidR="00C4017F" w:rsidRDefault="00C4017F" w:rsidP="00FA364D">
      <w:pPr>
        <w:jc w:val="both"/>
        <w:rPr>
          <w:rFonts w:eastAsiaTheme="minorEastAsia"/>
        </w:rPr>
      </w:pPr>
    </w:p>
    <w:p w14:paraId="742C6723" w14:textId="28180493" w:rsidR="00604840" w:rsidRPr="00D42F15" w:rsidRDefault="004850CC" w:rsidP="00D42F15">
      <w:pPr>
        <w:pStyle w:val="Heading2"/>
        <w:rPr>
          <w:lang w:val="en-US"/>
        </w:rPr>
      </w:pPr>
      <w:r w:rsidRPr="004850CC">
        <w:rPr>
          <w:lang w:val="en-US"/>
        </w:rPr>
        <w:lastRenderedPageBreak/>
        <w:t>Discussion</w:t>
      </w:r>
    </w:p>
    <w:p w14:paraId="336F2279" w14:textId="5061DA8A"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6F7F5C"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87590D">
        <w:rPr>
          <w:rFonts w:eastAsiaTheme="minorEastAsia"/>
        </w:rPr>
        <w:t>1.</w:t>
      </w:r>
      <w:r w:rsidR="002502B8">
        <w:rPr>
          <w:rFonts w:eastAsiaTheme="minorEastAsia"/>
        </w:rPr>
        <w:t>53</w:t>
      </w:r>
      <w:r w:rsidR="00D22200">
        <w:rPr>
          <w:rFonts w:eastAsiaTheme="minorEastAsia"/>
        </w:rPr>
        <w:t xml:space="preserve"> m/s²,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502B8">
        <w:rPr>
          <w:rFonts w:eastAsiaTheme="minorEastAsia"/>
        </w:rPr>
        <w:t>11.7</w:t>
      </w:r>
      <w:r w:rsidR="00562DCA">
        <w:rPr>
          <w:rFonts w:eastAsiaTheme="minorEastAsia"/>
        </w:rPr>
        <w:t xml:space="preserve"> %. This is considerably lower than Weber fractions generally observed for acceleration discrimination, </w:t>
      </w:r>
      <w:r w:rsidR="0087590D">
        <w:rPr>
          <w:rFonts w:eastAsiaTheme="minorEastAsia"/>
        </w:rPr>
        <w:t xml:space="preserve">and </w:t>
      </w:r>
      <w:r w:rsidR="002502B8">
        <w:rPr>
          <w:rFonts w:eastAsiaTheme="minorEastAsia"/>
        </w:rPr>
        <w:t xml:space="preserve">only slightly higher than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886B1A">
        <w:rPr>
          <w:rFonts w:eastAsiaTheme="minorEastAsia"/>
        </w:rPr>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1258678E"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 xml:space="preserve">the timing errors with a fixed value of 9.81 m/s² (i.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997DC0">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 and also above)","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11.7</w:t>
      </w:r>
      <w:r w:rsidR="00E82D8F">
        <w:rPr>
          <w:rFonts w:eastAsiaTheme="minorEastAsia"/>
        </w:rPr>
        <w:t xml:space="preserve"> %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287A6E1F"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 xml:space="preserve">he value of </w:t>
      </w:r>
      <w:r w:rsidR="0087590D">
        <w:rPr>
          <w:rFonts w:eastAsiaTheme="minorEastAsia"/>
        </w:rPr>
        <w:t>1.07</w:t>
      </w:r>
      <w:r w:rsidR="00334100">
        <w:rPr>
          <w:rFonts w:eastAsiaTheme="minorEastAsia"/>
        </w:rPr>
        <w:t xml:space="preserve"> m/s²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lastRenderedPageBreak/>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Heading2"/>
        <w:rPr>
          <w:lang w:val="en-US"/>
        </w:rPr>
      </w:pPr>
      <w:r w:rsidRPr="004850CC">
        <w:rPr>
          <w:lang w:val="en-US"/>
        </w:rPr>
        <w:t>Conclusion</w:t>
      </w:r>
    </w:p>
    <w:p w14:paraId="78C3E78A" w14:textId="71B849D3"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2502B8">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Pr>
          <w:rFonts w:eastAsiaTheme="minorEastAsia"/>
        </w:rPr>
        <w:fldChar w:fldCharType="separate"/>
      </w:r>
      <w:r w:rsidRPr="00997DC0">
        <w:rPr>
          <w:rFonts w:eastAsiaTheme="minorEastAsia"/>
          <w:noProof/>
        </w:rPr>
        <w:t>(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A standard deviation of </w:t>
      </w:r>
      <w:r w:rsidR="00385931">
        <w:rPr>
          <w:rFonts w:eastAsiaTheme="minorEastAsia"/>
        </w:rPr>
        <w:t>1.</w:t>
      </w:r>
      <w:r w:rsidR="007A3B43">
        <w:rPr>
          <w:rFonts w:eastAsiaTheme="minorEastAsia"/>
        </w:rPr>
        <w:t>53</w:t>
      </w:r>
      <w:r w:rsidR="00EC3AAF" w:rsidRPr="00955A21">
        <w:rPr>
          <w:rFonts w:eastAsiaTheme="minorEastAsia"/>
        </w:rPr>
        <w:t xml:space="preserve"> m/s² explains </w:t>
      </w:r>
      <w:r w:rsidR="00385931">
        <w:rPr>
          <w:rFonts w:eastAsiaTheme="minorEastAsia"/>
        </w:rPr>
        <w:t>the behavior observed in our task best</w:t>
      </w:r>
      <w:r w:rsidR="00EC3AAF" w:rsidRPr="00955A21">
        <w:rPr>
          <w:rFonts w:eastAsiaTheme="minorEastAsia"/>
        </w:rPr>
        <w:t xml:space="preserve">. However, considering the literature we would expect an even lower standard deviation, as a Prior with a mean of 9.81 m/s² and a standard deviation of </w:t>
      </w:r>
      <w:r w:rsidR="007A3B43">
        <w:rPr>
          <w:rFonts w:eastAsiaTheme="minorEastAsia"/>
        </w:rPr>
        <w:t>1.53</w:t>
      </w:r>
      <w:r w:rsidR="00385931">
        <w:rPr>
          <w:rFonts w:eastAsiaTheme="minorEastAsia"/>
        </w:rPr>
        <w:t> </w:t>
      </w:r>
      <w:r w:rsidR="00EC3AAF" w:rsidRPr="00955A21">
        <w:rPr>
          <w:rFonts w:eastAsiaTheme="minorEastAsia"/>
        </w:rPr>
        <w:t xml:space="preserve">m/s² </w:t>
      </w:r>
      <w:r w:rsidR="00385931">
        <w:rPr>
          <w:rFonts w:eastAsiaTheme="minorEastAsia"/>
        </w:rPr>
        <w:t xml:space="preserve">might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2ABD0201" w:rsidR="00E32BF5" w:rsidRDefault="00E32BF5" w:rsidP="004850CC"/>
    <w:p w14:paraId="4FC3F797" w14:textId="77777777" w:rsidR="00E32BF5" w:rsidRDefault="00E32BF5" w:rsidP="004850CC"/>
    <w:p w14:paraId="45AB36FE" w14:textId="3BA7E421" w:rsidR="008E0A14" w:rsidRPr="008E0A14" w:rsidRDefault="00E32BF5" w:rsidP="008E0A14">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37468">
        <w:rPr>
          <w:lang w:val="de-DE"/>
        </w:rPr>
        <w:instrText xml:space="preserve">ADDIN Mendeley Bibliography CSL_BIBLIOGRAPHY </w:instrText>
      </w:r>
      <w:r>
        <w:fldChar w:fldCharType="separate"/>
      </w:r>
      <w:r w:rsidR="008E0A14" w:rsidRPr="008E0A14">
        <w:rPr>
          <w:rFonts w:ascii="Calibri" w:hAnsi="Calibri" w:cs="Calibri"/>
          <w:noProof/>
          <w:szCs w:val="24"/>
        </w:rPr>
        <w:t xml:space="preserve">Aubert, H. (1887). Die Bewegungsempfindung. </w:t>
      </w:r>
      <w:r w:rsidR="008E0A14" w:rsidRPr="008E0A14">
        <w:rPr>
          <w:rFonts w:ascii="Calibri" w:hAnsi="Calibri" w:cs="Calibri"/>
          <w:i/>
          <w:iCs/>
          <w:noProof/>
          <w:szCs w:val="24"/>
        </w:rPr>
        <w:t>Pflüger, Archiv Für Die Gesammte Physiologie Des Menschen Und Der Thiere</w:t>
      </w:r>
      <w:r w:rsidR="008E0A14" w:rsidRPr="008E0A14">
        <w:rPr>
          <w:rFonts w:ascii="Calibri" w:hAnsi="Calibri" w:cs="Calibri"/>
          <w:noProof/>
          <w:szCs w:val="24"/>
        </w:rPr>
        <w:t xml:space="preserve">, </w:t>
      </w:r>
      <w:r w:rsidR="008E0A14" w:rsidRPr="008E0A14">
        <w:rPr>
          <w:rFonts w:ascii="Calibri" w:hAnsi="Calibri" w:cs="Calibri"/>
          <w:i/>
          <w:iCs/>
          <w:noProof/>
          <w:szCs w:val="24"/>
        </w:rPr>
        <w:t>40</w:t>
      </w:r>
      <w:r w:rsidR="008E0A14" w:rsidRPr="008E0A14">
        <w:rPr>
          <w:rFonts w:ascii="Calibri" w:hAnsi="Calibri" w:cs="Calibri"/>
          <w:noProof/>
          <w:szCs w:val="24"/>
        </w:rPr>
        <w:t>(1), 459–480. https://doi.org/10.1007/BF01612710</w:t>
      </w:r>
    </w:p>
    <w:p w14:paraId="5469845D"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Benguigui, N., Ripoll, H., &amp; Broderick, M. P. (2003). Time-to-contact estimation of accelerated stimuli is based on first-order information. </w:t>
      </w:r>
      <w:r w:rsidRPr="008E0A14">
        <w:rPr>
          <w:rFonts w:ascii="Calibri" w:hAnsi="Calibri" w:cs="Calibri"/>
          <w:i/>
          <w:iCs/>
          <w:noProof/>
          <w:szCs w:val="24"/>
        </w:rPr>
        <w:t>Journal of Experimental Psychology. Human Perception and Performance</w:t>
      </w:r>
      <w:r w:rsidRPr="008E0A14">
        <w:rPr>
          <w:rFonts w:ascii="Calibri" w:hAnsi="Calibri" w:cs="Calibri"/>
          <w:noProof/>
          <w:szCs w:val="24"/>
        </w:rPr>
        <w:t xml:space="preserve">, </w:t>
      </w:r>
      <w:r w:rsidRPr="008E0A14">
        <w:rPr>
          <w:rFonts w:ascii="Calibri" w:hAnsi="Calibri" w:cs="Calibri"/>
          <w:i/>
          <w:iCs/>
          <w:noProof/>
          <w:szCs w:val="24"/>
        </w:rPr>
        <w:t>29</w:t>
      </w:r>
      <w:r w:rsidRPr="008E0A14">
        <w:rPr>
          <w:rFonts w:ascii="Calibri" w:hAnsi="Calibri" w:cs="Calibri"/>
          <w:noProof/>
          <w:szCs w:val="24"/>
        </w:rPr>
        <w:t>(6), 1083–1101. https://doi.org/10.1037/0096-1523.29.6.1083</w:t>
      </w:r>
    </w:p>
    <w:p w14:paraId="6F07D8A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Bennett, S. J., &amp; Benguigui, N. (2013). Is Acceleration Used for Ocular Pursuit and Spatial Estimation during Prediction Motion? </w:t>
      </w:r>
      <w:r w:rsidRPr="008E0A14">
        <w:rPr>
          <w:rFonts w:ascii="Calibri" w:hAnsi="Calibri" w:cs="Calibri"/>
          <w:i/>
          <w:iCs/>
          <w:noProof/>
          <w:szCs w:val="24"/>
        </w:rPr>
        <w:t>PLoS ONE</w:t>
      </w:r>
      <w:r w:rsidRPr="008E0A14">
        <w:rPr>
          <w:rFonts w:ascii="Calibri" w:hAnsi="Calibri" w:cs="Calibri"/>
          <w:noProof/>
          <w:szCs w:val="24"/>
        </w:rPr>
        <w:t xml:space="preserve">, </w:t>
      </w:r>
      <w:r w:rsidRPr="008E0A14">
        <w:rPr>
          <w:rFonts w:ascii="Calibri" w:hAnsi="Calibri" w:cs="Calibri"/>
          <w:i/>
          <w:iCs/>
          <w:noProof/>
          <w:szCs w:val="24"/>
        </w:rPr>
        <w:t>8</w:t>
      </w:r>
      <w:r w:rsidRPr="008E0A14">
        <w:rPr>
          <w:rFonts w:ascii="Calibri" w:hAnsi="Calibri" w:cs="Calibri"/>
          <w:noProof/>
          <w:szCs w:val="24"/>
        </w:rPr>
        <w:t>(5). https://doi.org/10.1371/journal.pone.0063382</w:t>
      </w:r>
    </w:p>
    <w:p w14:paraId="1B10261D"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8E0A14">
        <w:rPr>
          <w:rFonts w:ascii="Calibri" w:hAnsi="Calibri" w:cs="Calibri"/>
          <w:i/>
          <w:iCs/>
          <w:noProof/>
          <w:szCs w:val="24"/>
        </w:rPr>
        <w:t>I-Perception</w:t>
      </w:r>
      <w:r w:rsidRPr="008E0A14">
        <w:rPr>
          <w:rFonts w:ascii="Calibri" w:hAnsi="Calibri" w:cs="Calibri"/>
          <w:noProof/>
          <w:szCs w:val="24"/>
        </w:rPr>
        <w:t xml:space="preserve">, </w:t>
      </w:r>
      <w:r w:rsidRPr="008E0A14">
        <w:rPr>
          <w:rFonts w:ascii="Calibri" w:hAnsi="Calibri" w:cs="Calibri"/>
          <w:i/>
          <w:iCs/>
          <w:noProof/>
          <w:szCs w:val="24"/>
        </w:rPr>
        <w:t>7</w:t>
      </w:r>
      <w:r w:rsidRPr="008E0A14">
        <w:rPr>
          <w:rFonts w:ascii="Calibri" w:hAnsi="Calibri" w:cs="Calibri"/>
          <w:noProof/>
          <w:szCs w:val="24"/>
        </w:rPr>
        <w:t>(1), 1–13. https://doi.org/10.1177/2041669515624317</w:t>
      </w:r>
    </w:p>
    <w:p w14:paraId="5592E21A"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8E0A14">
        <w:rPr>
          <w:rFonts w:ascii="Calibri" w:hAnsi="Calibri" w:cs="Calibri"/>
          <w:i/>
          <w:iCs/>
          <w:noProof/>
          <w:szCs w:val="24"/>
        </w:rPr>
        <w:t>Frontiers in Neuroscience</w:t>
      </w:r>
      <w:r w:rsidRPr="008E0A14">
        <w:rPr>
          <w:rFonts w:ascii="Calibri" w:hAnsi="Calibri" w:cs="Calibri"/>
          <w:noProof/>
          <w:szCs w:val="24"/>
        </w:rPr>
        <w:t xml:space="preserve">, </w:t>
      </w:r>
      <w:r w:rsidRPr="008E0A14">
        <w:rPr>
          <w:rFonts w:ascii="Calibri" w:hAnsi="Calibri" w:cs="Calibri"/>
          <w:i/>
          <w:iCs/>
          <w:noProof/>
          <w:szCs w:val="24"/>
        </w:rPr>
        <w:t>12</w:t>
      </w:r>
      <w:r w:rsidRPr="008E0A14">
        <w:rPr>
          <w:rFonts w:ascii="Calibri" w:hAnsi="Calibri" w:cs="Calibri"/>
          <w:noProof/>
          <w:szCs w:val="24"/>
        </w:rPr>
        <w:t>(JUN), 1–22. https://doi.org/10.3389/fnins.2018.00406</w:t>
      </w:r>
    </w:p>
    <w:p w14:paraId="7EF8E8CA"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de Graaf, B., Wertheim, A. H., &amp; Bles, W. (1991). The Aubert-Fleischl paradox does appear in visually induced self-motion. </w:t>
      </w:r>
      <w:r w:rsidRPr="008E0A14">
        <w:rPr>
          <w:rFonts w:ascii="Calibri" w:hAnsi="Calibri" w:cs="Calibri"/>
          <w:i/>
          <w:iCs/>
          <w:noProof/>
          <w:szCs w:val="24"/>
        </w:rPr>
        <w:t>Vision Research</w:t>
      </w:r>
      <w:r w:rsidRPr="008E0A14">
        <w:rPr>
          <w:rFonts w:ascii="Calibri" w:hAnsi="Calibri" w:cs="Calibri"/>
          <w:noProof/>
          <w:szCs w:val="24"/>
        </w:rPr>
        <w:t xml:space="preserve">, </w:t>
      </w:r>
      <w:r w:rsidRPr="008E0A14">
        <w:rPr>
          <w:rFonts w:ascii="Calibri" w:hAnsi="Calibri" w:cs="Calibri"/>
          <w:i/>
          <w:iCs/>
          <w:noProof/>
          <w:szCs w:val="24"/>
        </w:rPr>
        <w:t>31</w:t>
      </w:r>
      <w:r w:rsidRPr="008E0A14">
        <w:rPr>
          <w:rFonts w:ascii="Calibri" w:hAnsi="Calibri" w:cs="Calibri"/>
          <w:noProof/>
          <w:szCs w:val="24"/>
        </w:rPr>
        <w:t>(5), 845–849. https://doi.org/10.1016/0042-6989(91)90151-T</w:t>
      </w:r>
    </w:p>
    <w:p w14:paraId="2E079C6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Dichgans, J., Wist, E., Diener, H. C., &amp; Brandt, T. (1975). The Aubert-Fleischl phenomenon: A temporal frequency effect on perceived velocity in afferent motion perception. </w:t>
      </w:r>
      <w:r w:rsidRPr="008E0A14">
        <w:rPr>
          <w:rFonts w:ascii="Calibri" w:hAnsi="Calibri" w:cs="Calibri"/>
          <w:i/>
          <w:iCs/>
          <w:noProof/>
          <w:szCs w:val="24"/>
        </w:rPr>
        <w:t>Experimental Brain Research</w:t>
      </w:r>
      <w:r w:rsidRPr="008E0A14">
        <w:rPr>
          <w:rFonts w:ascii="Calibri" w:hAnsi="Calibri" w:cs="Calibri"/>
          <w:noProof/>
          <w:szCs w:val="24"/>
        </w:rPr>
        <w:t xml:space="preserve">, </w:t>
      </w:r>
      <w:r w:rsidRPr="008E0A14">
        <w:rPr>
          <w:rFonts w:ascii="Calibri" w:hAnsi="Calibri" w:cs="Calibri"/>
          <w:i/>
          <w:iCs/>
          <w:noProof/>
          <w:szCs w:val="24"/>
        </w:rPr>
        <w:t>23</w:t>
      </w:r>
      <w:r w:rsidRPr="008E0A14">
        <w:rPr>
          <w:rFonts w:ascii="Calibri" w:hAnsi="Calibri" w:cs="Calibri"/>
          <w:noProof/>
          <w:szCs w:val="24"/>
        </w:rPr>
        <w:t>(5), 529–533. https://doi.org/10.1007/BF00234920</w:t>
      </w:r>
    </w:p>
    <w:p w14:paraId="7508ABA1"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Flavell, J. C. (2014). </w:t>
      </w:r>
      <w:r w:rsidRPr="008E0A14">
        <w:rPr>
          <w:rFonts w:ascii="Calibri" w:hAnsi="Calibri" w:cs="Calibri"/>
          <w:i/>
          <w:iCs/>
          <w:noProof/>
          <w:szCs w:val="24"/>
        </w:rPr>
        <w:t xml:space="preserve">An investigation into the directional and amplitude aspects of an internal model of </w:t>
      </w:r>
      <w:r w:rsidRPr="008E0A14">
        <w:rPr>
          <w:rFonts w:ascii="Calibri" w:hAnsi="Calibri" w:cs="Calibri"/>
          <w:i/>
          <w:iCs/>
          <w:noProof/>
          <w:szCs w:val="24"/>
        </w:rPr>
        <w:lastRenderedPageBreak/>
        <w:t>gravity</w:t>
      </w:r>
      <w:r w:rsidRPr="008E0A14">
        <w:rPr>
          <w:rFonts w:ascii="Calibri" w:hAnsi="Calibri" w:cs="Calibri"/>
          <w:noProof/>
          <w:szCs w:val="24"/>
        </w:rPr>
        <w:t>. Manchester Metropolitan University.</w:t>
      </w:r>
    </w:p>
    <w:p w14:paraId="68AD3BDE"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Fleischl, V. (1882). Physiologisch-optische Notizen. </w:t>
      </w:r>
      <w:r w:rsidRPr="008E0A14">
        <w:rPr>
          <w:rFonts w:ascii="Calibri" w:hAnsi="Calibri" w:cs="Calibri"/>
          <w:i/>
          <w:iCs/>
          <w:noProof/>
          <w:szCs w:val="24"/>
        </w:rPr>
        <w:t>Sitzungsberichte Der Akademie Der Wissenschaften Wien</w:t>
      </w:r>
      <w:r w:rsidRPr="008E0A14">
        <w:rPr>
          <w:rFonts w:ascii="Calibri" w:hAnsi="Calibri" w:cs="Calibri"/>
          <w:noProof/>
          <w:szCs w:val="24"/>
        </w:rPr>
        <w:t>, (3), 7–25.</w:t>
      </w:r>
    </w:p>
    <w:p w14:paraId="58DEA191"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Indovina, I., Maffei, V., Bosco, G., Zago, M., Macaluso, E., &amp; Lacquaniti, F. (2005). Representation of visual gravitational motion in the human vestibular cortex. </w:t>
      </w:r>
      <w:r w:rsidRPr="008E0A14">
        <w:rPr>
          <w:rFonts w:ascii="Calibri" w:hAnsi="Calibri" w:cs="Calibri"/>
          <w:i/>
          <w:iCs/>
          <w:noProof/>
          <w:szCs w:val="24"/>
        </w:rPr>
        <w:t>Science (New York, N.Y.)</w:t>
      </w:r>
      <w:r w:rsidRPr="008E0A14">
        <w:rPr>
          <w:rFonts w:ascii="Calibri" w:hAnsi="Calibri" w:cs="Calibri"/>
          <w:noProof/>
          <w:szCs w:val="24"/>
        </w:rPr>
        <w:t xml:space="preserve">, </w:t>
      </w:r>
      <w:r w:rsidRPr="008E0A14">
        <w:rPr>
          <w:rFonts w:ascii="Calibri" w:hAnsi="Calibri" w:cs="Calibri"/>
          <w:i/>
          <w:iCs/>
          <w:noProof/>
          <w:szCs w:val="24"/>
        </w:rPr>
        <w:t>308</w:t>
      </w:r>
      <w:r w:rsidRPr="008E0A14">
        <w:rPr>
          <w:rFonts w:ascii="Calibri" w:hAnsi="Calibri" w:cs="Calibri"/>
          <w:noProof/>
          <w:szCs w:val="24"/>
        </w:rPr>
        <w:t>(April), 416–419. https://doi.org/10.1126/science.1107961</w:t>
      </w:r>
    </w:p>
    <w:p w14:paraId="6FE9236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Jörges, B., Hagenfeld, L., &amp; López-Moliner, J. (2018). The use of visual cues in gravity judgements on parabolic motion. </w:t>
      </w:r>
      <w:r w:rsidRPr="008E0A14">
        <w:rPr>
          <w:rFonts w:ascii="Calibri" w:hAnsi="Calibri" w:cs="Calibri"/>
          <w:i/>
          <w:iCs/>
          <w:noProof/>
          <w:szCs w:val="24"/>
        </w:rPr>
        <w:t>Vision Research</w:t>
      </w:r>
      <w:r w:rsidRPr="008E0A14">
        <w:rPr>
          <w:rFonts w:ascii="Calibri" w:hAnsi="Calibri" w:cs="Calibri"/>
          <w:noProof/>
          <w:szCs w:val="24"/>
        </w:rPr>
        <w:t xml:space="preserve">, </w:t>
      </w:r>
      <w:r w:rsidRPr="008E0A14">
        <w:rPr>
          <w:rFonts w:ascii="Calibri" w:hAnsi="Calibri" w:cs="Calibri"/>
          <w:i/>
          <w:iCs/>
          <w:noProof/>
          <w:szCs w:val="24"/>
        </w:rPr>
        <w:t>149</w:t>
      </w:r>
      <w:r w:rsidRPr="008E0A14">
        <w:rPr>
          <w:rFonts w:ascii="Calibri" w:hAnsi="Calibri" w:cs="Calibri"/>
          <w:noProof/>
          <w:szCs w:val="24"/>
        </w:rPr>
        <w:t>, 47–58. https://doi.org/10.1016/J.VISRES.2018.06.002</w:t>
      </w:r>
    </w:p>
    <w:p w14:paraId="5E00C7B7"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Jörges, B., &amp; López-Moliner, J. (2017). Gravity as a Strong Prior: Implications for Perception and Action. </w:t>
      </w:r>
      <w:r w:rsidRPr="008E0A14">
        <w:rPr>
          <w:rFonts w:ascii="Calibri" w:hAnsi="Calibri" w:cs="Calibri"/>
          <w:i/>
          <w:iCs/>
          <w:noProof/>
          <w:szCs w:val="24"/>
        </w:rPr>
        <w:t>Frontiers in Human Neuroscience</w:t>
      </w:r>
      <w:r w:rsidRPr="008E0A14">
        <w:rPr>
          <w:rFonts w:ascii="Calibri" w:hAnsi="Calibri" w:cs="Calibri"/>
          <w:noProof/>
          <w:szCs w:val="24"/>
        </w:rPr>
        <w:t xml:space="preserve">, </w:t>
      </w:r>
      <w:r w:rsidRPr="008E0A14">
        <w:rPr>
          <w:rFonts w:ascii="Calibri" w:hAnsi="Calibri" w:cs="Calibri"/>
          <w:i/>
          <w:iCs/>
          <w:noProof/>
          <w:szCs w:val="24"/>
        </w:rPr>
        <w:t>11</w:t>
      </w:r>
      <w:r w:rsidRPr="008E0A14">
        <w:rPr>
          <w:rFonts w:ascii="Calibri" w:hAnsi="Calibri" w:cs="Calibri"/>
          <w:noProof/>
          <w:szCs w:val="24"/>
        </w:rPr>
        <w:t>(203). https://doi.org/10.3389/fnhum.2017.00203</w:t>
      </w:r>
    </w:p>
    <w:p w14:paraId="5EFA9D75"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Jörges, B., &amp; López-Moliner, J. (2019). Earth-Gravity Congruent Motion Facilitates Ocular Control for Pursuit of Parabolic Trajectories. </w:t>
      </w:r>
      <w:r w:rsidRPr="008E0A14">
        <w:rPr>
          <w:rFonts w:ascii="Calibri" w:hAnsi="Calibri" w:cs="Calibri"/>
          <w:i/>
          <w:iCs/>
          <w:noProof/>
          <w:szCs w:val="24"/>
        </w:rPr>
        <w:t>Scientific Reports</w:t>
      </w:r>
      <w:r w:rsidRPr="008E0A14">
        <w:rPr>
          <w:rFonts w:ascii="Calibri" w:hAnsi="Calibri" w:cs="Calibri"/>
          <w:noProof/>
          <w:szCs w:val="24"/>
        </w:rPr>
        <w:t xml:space="preserve">, </w:t>
      </w:r>
      <w:r w:rsidRPr="008E0A14">
        <w:rPr>
          <w:rFonts w:ascii="Calibri" w:hAnsi="Calibri" w:cs="Calibri"/>
          <w:i/>
          <w:iCs/>
          <w:noProof/>
          <w:szCs w:val="24"/>
        </w:rPr>
        <w:t>9</w:t>
      </w:r>
      <w:r w:rsidRPr="008E0A14">
        <w:rPr>
          <w:rFonts w:ascii="Calibri" w:hAnsi="Calibri" w:cs="Calibri"/>
          <w:noProof/>
          <w:szCs w:val="24"/>
        </w:rPr>
        <w:t>(1), 1–13. https://doi.org/10.1038/s41598-019-50512-6</w:t>
      </w:r>
    </w:p>
    <w:p w14:paraId="4F777382"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Kozhevnikov, M., &amp; Hegarty, M. (2001). Impetus beliefs as default heuristics: dissociation between explicit and implicit knowledge about motion. </w:t>
      </w:r>
      <w:r w:rsidRPr="008E0A14">
        <w:rPr>
          <w:rFonts w:ascii="Calibri" w:hAnsi="Calibri" w:cs="Calibri"/>
          <w:i/>
          <w:iCs/>
          <w:noProof/>
          <w:szCs w:val="24"/>
        </w:rPr>
        <w:t>Psychonomic Bulletin &amp; Review</w:t>
      </w:r>
      <w:r w:rsidRPr="008E0A14">
        <w:rPr>
          <w:rFonts w:ascii="Calibri" w:hAnsi="Calibri" w:cs="Calibri"/>
          <w:noProof/>
          <w:szCs w:val="24"/>
        </w:rPr>
        <w:t xml:space="preserve">, </w:t>
      </w:r>
      <w:r w:rsidRPr="008E0A14">
        <w:rPr>
          <w:rFonts w:ascii="Calibri" w:hAnsi="Calibri" w:cs="Calibri"/>
          <w:i/>
          <w:iCs/>
          <w:noProof/>
          <w:szCs w:val="24"/>
        </w:rPr>
        <w:t>8</w:t>
      </w:r>
      <w:r w:rsidRPr="008E0A14">
        <w:rPr>
          <w:rFonts w:ascii="Calibri" w:hAnsi="Calibri" w:cs="Calibri"/>
          <w:noProof/>
          <w:szCs w:val="24"/>
        </w:rPr>
        <w:t>(3), 439–453. https://doi.org/10.3758/BF03196179</w:t>
      </w:r>
    </w:p>
    <w:p w14:paraId="3497328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La Scaleia, B., Zago, M., Moscatelli, A., Lacquaniti, F., &amp; Viviani, P. (2014). Implied dynamics biases the visual perception of velocity. </w:t>
      </w:r>
      <w:r w:rsidRPr="008E0A14">
        <w:rPr>
          <w:rFonts w:ascii="Calibri" w:hAnsi="Calibri" w:cs="Calibri"/>
          <w:i/>
          <w:iCs/>
          <w:noProof/>
          <w:szCs w:val="24"/>
        </w:rPr>
        <w:t>PLoS ONE</w:t>
      </w:r>
      <w:r w:rsidRPr="008E0A14">
        <w:rPr>
          <w:rFonts w:ascii="Calibri" w:hAnsi="Calibri" w:cs="Calibri"/>
          <w:noProof/>
          <w:szCs w:val="24"/>
        </w:rPr>
        <w:t xml:space="preserve">, </w:t>
      </w:r>
      <w:r w:rsidRPr="008E0A14">
        <w:rPr>
          <w:rFonts w:ascii="Calibri" w:hAnsi="Calibri" w:cs="Calibri"/>
          <w:i/>
          <w:iCs/>
          <w:noProof/>
          <w:szCs w:val="24"/>
        </w:rPr>
        <w:t>9</w:t>
      </w:r>
      <w:r w:rsidRPr="008E0A14">
        <w:rPr>
          <w:rFonts w:ascii="Calibri" w:hAnsi="Calibri" w:cs="Calibri"/>
          <w:noProof/>
          <w:szCs w:val="24"/>
        </w:rPr>
        <w:t>(3). https://doi.org/10.1371/journal.pone.0093020</w:t>
      </w:r>
    </w:p>
    <w:p w14:paraId="277AE30D"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Lacquaniti, F., Bosco, G., Indovina, I., La Scaleia, B., Maffei, V., Moscatelli, A., &amp; Zago, M. (2013). Visual gravitational motion and the vestibular system in humans. </w:t>
      </w:r>
      <w:r w:rsidRPr="008E0A14">
        <w:rPr>
          <w:rFonts w:ascii="Calibri" w:hAnsi="Calibri" w:cs="Calibri"/>
          <w:i/>
          <w:iCs/>
          <w:noProof/>
          <w:szCs w:val="24"/>
        </w:rPr>
        <w:t>Frontiers in Integrative Neuroscience</w:t>
      </w:r>
      <w:r w:rsidRPr="008E0A14">
        <w:rPr>
          <w:rFonts w:ascii="Calibri" w:hAnsi="Calibri" w:cs="Calibri"/>
          <w:noProof/>
          <w:szCs w:val="24"/>
        </w:rPr>
        <w:t xml:space="preserve">, </w:t>
      </w:r>
      <w:r w:rsidRPr="008E0A14">
        <w:rPr>
          <w:rFonts w:ascii="Calibri" w:hAnsi="Calibri" w:cs="Calibri"/>
          <w:i/>
          <w:iCs/>
          <w:noProof/>
          <w:szCs w:val="24"/>
        </w:rPr>
        <w:t>7</w:t>
      </w:r>
      <w:r w:rsidRPr="008E0A14">
        <w:rPr>
          <w:rFonts w:ascii="Calibri" w:hAnsi="Calibri" w:cs="Calibri"/>
          <w:noProof/>
          <w:szCs w:val="24"/>
        </w:rPr>
        <w:t>(December), 101. https://doi.org/10.3389/fnint.2013.00101</w:t>
      </w:r>
    </w:p>
    <w:p w14:paraId="30653A6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8E0A14">
        <w:rPr>
          <w:rFonts w:ascii="Calibri" w:hAnsi="Calibri" w:cs="Calibri"/>
          <w:i/>
          <w:iCs/>
          <w:noProof/>
          <w:szCs w:val="24"/>
        </w:rPr>
        <w:t>NeuroImage</w:t>
      </w:r>
      <w:r w:rsidRPr="008E0A14">
        <w:rPr>
          <w:rFonts w:ascii="Calibri" w:hAnsi="Calibri" w:cs="Calibri"/>
          <w:noProof/>
          <w:szCs w:val="24"/>
        </w:rPr>
        <w:t xml:space="preserve">, </w:t>
      </w:r>
      <w:r w:rsidRPr="008E0A14">
        <w:rPr>
          <w:rFonts w:ascii="Calibri" w:hAnsi="Calibri" w:cs="Calibri"/>
          <w:i/>
          <w:iCs/>
          <w:noProof/>
          <w:szCs w:val="24"/>
        </w:rPr>
        <w:t>104</w:t>
      </w:r>
      <w:r w:rsidRPr="008E0A14">
        <w:rPr>
          <w:rFonts w:ascii="Calibri" w:hAnsi="Calibri" w:cs="Calibri"/>
          <w:noProof/>
          <w:szCs w:val="24"/>
        </w:rPr>
        <w:t>(October 2014), 221–230. https://doi.org/10.1016/j.neuroimage.2014.10.006</w:t>
      </w:r>
    </w:p>
    <w:p w14:paraId="367F0CC3"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McIntyre, J., Zago, M., &amp; Berthoz, A. (2001). Does the Brain Model Newton’s Laws. </w:t>
      </w:r>
      <w:r w:rsidRPr="008E0A14">
        <w:rPr>
          <w:rFonts w:ascii="Calibri" w:hAnsi="Calibri" w:cs="Calibri"/>
          <w:i/>
          <w:iCs/>
          <w:noProof/>
          <w:szCs w:val="24"/>
        </w:rPr>
        <w:t>Nature Neuroscience</w:t>
      </w:r>
      <w:r w:rsidRPr="008E0A14">
        <w:rPr>
          <w:rFonts w:ascii="Calibri" w:hAnsi="Calibri" w:cs="Calibri"/>
          <w:noProof/>
          <w:szCs w:val="24"/>
        </w:rPr>
        <w:t xml:space="preserve">, </w:t>
      </w:r>
      <w:r w:rsidRPr="008E0A14">
        <w:rPr>
          <w:rFonts w:ascii="Calibri" w:hAnsi="Calibri" w:cs="Calibri"/>
          <w:i/>
          <w:iCs/>
          <w:noProof/>
          <w:szCs w:val="24"/>
        </w:rPr>
        <w:t>12</w:t>
      </w:r>
      <w:r w:rsidRPr="008E0A14">
        <w:rPr>
          <w:rFonts w:ascii="Calibri" w:hAnsi="Calibri" w:cs="Calibri"/>
          <w:noProof/>
          <w:szCs w:val="24"/>
        </w:rPr>
        <w:t>(17), 109–110. https://doi.org/10.1097/00001756-200112040-00004</w:t>
      </w:r>
    </w:p>
    <w:p w14:paraId="43197247"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McKee, S. P. (1981). A local mechanism for differential velocity detection. </w:t>
      </w:r>
      <w:r w:rsidRPr="008E0A14">
        <w:rPr>
          <w:rFonts w:ascii="Calibri" w:hAnsi="Calibri" w:cs="Calibri"/>
          <w:i/>
          <w:iCs/>
          <w:noProof/>
          <w:szCs w:val="24"/>
        </w:rPr>
        <w:t>Vision Research</w:t>
      </w:r>
      <w:r w:rsidRPr="008E0A14">
        <w:rPr>
          <w:rFonts w:ascii="Calibri" w:hAnsi="Calibri" w:cs="Calibri"/>
          <w:noProof/>
          <w:szCs w:val="24"/>
        </w:rPr>
        <w:t xml:space="preserve">, </w:t>
      </w:r>
      <w:r w:rsidRPr="008E0A14">
        <w:rPr>
          <w:rFonts w:ascii="Calibri" w:hAnsi="Calibri" w:cs="Calibri"/>
          <w:i/>
          <w:iCs/>
          <w:noProof/>
          <w:szCs w:val="24"/>
        </w:rPr>
        <w:t>21</w:t>
      </w:r>
      <w:r w:rsidRPr="008E0A14">
        <w:rPr>
          <w:rFonts w:ascii="Calibri" w:hAnsi="Calibri" w:cs="Calibri"/>
          <w:noProof/>
          <w:szCs w:val="24"/>
        </w:rPr>
        <w:t>, 491–500.</w:t>
      </w:r>
    </w:p>
    <w:p w14:paraId="4241D4AD"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Monache, S. D., Lacquaniti, F., &amp; Bosco, G. (2019). Ocular tracking of occluded ballistic trajectories: Effects of visual context and of target law of motion. </w:t>
      </w:r>
      <w:r w:rsidRPr="008E0A14">
        <w:rPr>
          <w:rFonts w:ascii="Calibri" w:hAnsi="Calibri" w:cs="Calibri"/>
          <w:i/>
          <w:iCs/>
          <w:noProof/>
          <w:szCs w:val="24"/>
        </w:rPr>
        <w:t>Journal of Vision</w:t>
      </w:r>
      <w:r w:rsidRPr="008E0A14">
        <w:rPr>
          <w:rFonts w:ascii="Calibri" w:hAnsi="Calibri" w:cs="Calibri"/>
          <w:noProof/>
          <w:szCs w:val="24"/>
        </w:rPr>
        <w:t xml:space="preserve">, </w:t>
      </w:r>
      <w:r w:rsidRPr="008E0A14">
        <w:rPr>
          <w:rFonts w:ascii="Calibri" w:hAnsi="Calibri" w:cs="Calibri"/>
          <w:i/>
          <w:iCs/>
          <w:noProof/>
          <w:szCs w:val="24"/>
        </w:rPr>
        <w:t>19</w:t>
      </w:r>
      <w:r w:rsidRPr="008E0A14">
        <w:rPr>
          <w:rFonts w:ascii="Calibri" w:hAnsi="Calibri" w:cs="Calibri"/>
          <w:noProof/>
          <w:szCs w:val="24"/>
        </w:rPr>
        <w:t>(4), 1–21. https://doi.org/10.1167/19.4.13</w:t>
      </w:r>
    </w:p>
    <w:p w14:paraId="7288C43D"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Moscatelli, A., &amp; Lacquaniti, F. (2011). The weight of time: Gravitational force enhances discrimination of visual motion duration. </w:t>
      </w:r>
      <w:r w:rsidRPr="008E0A14">
        <w:rPr>
          <w:rFonts w:ascii="Calibri" w:hAnsi="Calibri" w:cs="Calibri"/>
          <w:i/>
          <w:iCs/>
          <w:noProof/>
          <w:szCs w:val="24"/>
        </w:rPr>
        <w:t>Journal of Vision</w:t>
      </w:r>
      <w:r w:rsidRPr="008E0A14">
        <w:rPr>
          <w:rFonts w:ascii="Calibri" w:hAnsi="Calibri" w:cs="Calibri"/>
          <w:noProof/>
          <w:szCs w:val="24"/>
        </w:rPr>
        <w:t xml:space="preserve">, </w:t>
      </w:r>
      <w:r w:rsidRPr="008E0A14">
        <w:rPr>
          <w:rFonts w:ascii="Calibri" w:hAnsi="Calibri" w:cs="Calibri"/>
          <w:i/>
          <w:iCs/>
          <w:noProof/>
          <w:szCs w:val="24"/>
        </w:rPr>
        <w:t>11</w:t>
      </w:r>
      <w:r w:rsidRPr="008E0A14">
        <w:rPr>
          <w:rFonts w:ascii="Calibri" w:hAnsi="Calibri" w:cs="Calibri"/>
          <w:noProof/>
          <w:szCs w:val="24"/>
        </w:rPr>
        <w:t>(4), 1–17. https://doi.org/10.1167/11.4.1</w:t>
      </w:r>
    </w:p>
    <w:p w14:paraId="03DD5EB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Norman, J. F., Todd, J. T., Perotti, V. J., &amp; Tittle, J. S. (1996). The Visual Perception of Three-Dimensional Length. </w:t>
      </w:r>
      <w:r w:rsidRPr="008E0A14">
        <w:rPr>
          <w:rFonts w:ascii="Calibri" w:hAnsi="Calibri" w:cs="Calibri"/>
          <w:i/>
          <w:iCs/>
          <w:noProof/>
          <w:szCs w:val="24"/>
        </w:rPr>
        <w:t>Journal of Experimental Psychology: Human Perception and Performance</w:t>
      </w:r>
      <w:r w:rsidRPr="008E0A14">
        <w:rPr>
          <w:rFonts w:ascii="Calibri" w:hAnsi="Calibri" w:cs="Calibri"/>
          <w:noProof/>
          <w:szCs w:val="24"/>
        </w:rPr>
        <w:t xml:space="preserve">, </w:t>
      </w:r>
      <w:r w:rsidRPr="008E0A14">
        <w:rPr>
          <w:rFonts w:ascii="Calibri" w:hAnsi="Calibri" w:cs="Calibri"/>
          <w:i/>
          <w:iCs/>
          <w:noProof/>
          <w:szCs w:val="24"/>
        </w:rPr>
        <w:t>22</w:t>
      </w:r>
      <w:r w:rsidRPr="008E0A14">
        <w:rPr>
          <w:rFonts w:ascii="Calibri" w:hAnsi="Calibri" w:cs="Calibri"/>
          <w:noProof/>
          <w:szCs w:val="24"/>
        </w:rPr>
        <w:t>(1), 173–186. https://doi.org/10.1037/0096-1523.22.1.173</w:t>
      </w:r>
    </w:p>
    <w:p w14:paraId="5E880E76"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Peirce, J. W. (2007). PsychoPy—Psychophysics software in Python. </w:t>
      </w:r>
      <w:r w:rsidRPr="008E0A14">
        <w:rPr>
          <w:rFonts w:ascii="Calibri" w:hAnsi="Calibri" w:cs="Calibri"/>
          <w:i/>
          <w:iCs/>
          <w:noProof/>
          <w:szCs w:val="24"/>
        </w:rPr>
        <w:t>Journal of Neuroscience Methods</w:t>
      </w:r>
      <w:r w:rsidRPr="008E0A14">
        <w:rPr>
          <w:rFonts w:ascii="Calibri" w:hAnsi="Calibri" w:cs="Calibri"/>
          <w:noProof/>
          <w:szCs w:val="24"/>
        </w:rPr>
        <w:t xml:space="preserve">, </w:t>
      </w:r>
      <w:r w:rsidRPr="008E0A14">
        <w:rPr>
          <w:rFonts w:ascii="Calibri" w:hAnsi="Calibri" w:cs="Calibri"/>
          <w:i/>
          <w:iCs/>
          <w:noProof/>
          <w:szCs w:val="24"/>
        </w:rPr>
        <w:t>162</w:t>
      </w:r>
      <w:r w:rsidRPr="008E0A14">
        <w:rPr>
          <w:rFonts w:ascii="Calibri" w:hAnsi="Calibri" w:cs="Calibri"/>
          <w:noProof/>
          <w:szCs w:val="24"/>
        </w:rPr>
        <w:t>(1–2), 8–13. https://doi.org/10.1016/J.JNEUMETH.2006.11.017</w:t>
      </w:r>
    </w:p>
    <w:p w14:paraId="249FBF9A"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R Core Team. (2017). </w:t>
      </w:r>
      <w:r w:rsidRPr="008E0A14">
        <w:rPr>
          <w:rFonts w:ascii="Calibri" w:hAnsi="Calibri" w:cs="Calibri"/>
          <w:i/>
          <w:iCs/>
          <w:noProof/>
          <w:szCs w:val="24"/>
        </w:rPr>
        <w:t xml:space="preserve">A Language and Environment for Statistical Computing. R Foundation for Statistical </w:t>
      </w:r>
      <w:r w:rsidRPr="008E0A14">
        <w:rPr>
          <w:rFonts w:ascii="Calibri" w:hAnsi="Calibri" w:cs="Calibri"/>
          <w:i/>
          <w:iCs/>
          <w:noProof/>
          <w:szCs w:val="24"/>
        </w:rPr>
        <w:lastRenderedPageBreak/>
        <w:t>Computing,</w:t>
      </w:r>
      <w:r w:rsidRPr="008E0A14">
        <w:rPr>
          <w:rFonts w:ascii="Calibri" w:hAnsi="Calibri" w:cs="Calibri"/>
          <w:noProof/>
          <w:szCs w:val="24"/>
        </w:rPr>
        <w:t>. Retrieved from http://www.r-project.org/.</w:t>
      </w:r>
    </w:p>
    <w:p w14:paraId="1F863EA7"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Schoups, A. A., Vogels, R., &amp; Orban, G. A. (1995). Human perceptual learning in identifying the oblique orientation: retinotopy, orientation specificity and monocularity. </w:t>
      </w:r>
      <w:r w:rsidRPr="008E0A14">
        <w:rPr>
          <w:rFonts w:ascii="Calibri" w:hAnsi="Calibri" w:cs="Calibri"/>
          <w:i/>
          <w:iCs/>
          <w:noProof/>
          <w:szCs w:val="24"/>
        </w:rPr>
        <w:t>The Journal of Physiology</w:t>
      </w:r>
      <w:r w:rsidRPr="008E0A14">
        <w:rPr>
          <w:rFonts w:ascii="Calibri" w:hAnsi="Calibri" w:cs="Calibri"/>
          <w:noProof/>
          <w:szCs w:val="24"/>
        </w:rPr>
        <w:t xml:space="preserve">, </w:t>
      </w:r>
      <w:r w:rsidRPr="008E0A14">
        <w:rPr>
          <w:rFonts w:ascii="Calibri" w:hAnsi="Calibri" w:cs="Calibri"/>
          <w:i/>
          <w:iCs/>
          <w:noProof/>
          <w:szCs w:val="24"/>
        </w:rPr>
        <w:t>483</w:t>
      </w:r>
      <w:r w:rsidRPr="008E0A14">
        <w:rPr>
          <w:rFonts w:ascii="Calibri" w:hAnsi="Calibri" w:cs="Calibri"/>
          <w:noProof/>
          <w:szCs w:val="24"/>
        </w:rPr>
        <w:t>(3), 797–810. https://doi.org/10.1113/jphysiol.1995.sp020623</w:t>
      </w:r>
    </w:p>
    <w:p w14:paraId="7C1E5FFC"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8E0A14">
        <w:rPr>
          <w:rFonts w:ascii="Calibri" w:hAnsi="Calibri" w:cs="Calibri"/>
          <w:i/>
          <w:iCs/>
          <w:noProof/>
          <w:szCs w:val="24"/>
        </w:rPr>
        <w:t>Journal of Neuroscience</w:t>
      </w:r>
      <w:r w:rsidRPr="008E0A14">
        <w:rPr>
          <w:rFonts w:ascii="Calibri" w:hAnsi="Calibri" w:cs="Calibri"/>
          <w:noProof/>
          <w:szCs w:val="24"/>
        </w:rPr>
        <w:t xml:space="preserve">, </w:t>
      </w:r>
      <w:r w:rsidRPr="008E0A14">
        <w:rPr>
          <w:rFonts w:ascii="Calibri" w:hAnsi="Calibri" w:cs="Calibri"/>
          <w:i/>
          <w:iCs/>
          <w:noProof/>
          <w:szCs w:val="24"/>
        </w:rPr>
        <w:t>32</w:t>
      </w:r>
      <w:r w:rsidRPr="008E0A14">
        <w:rPr>
          <w:rFonts w:ascii="Calibri" w:hAnsi="Calibri" w:cs="Calibri"/>
          <w:noProof/>
          <w:szCs w:val="24"/>
        </w:rPr>
        <w:t>(6), 1969–1973. https://doi.org/10.1523/JNEUROSCI.3886-11.2012</w:t>
      </w:r>
    </w:p>
    <w:p w14:paraId="34554627"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Spering, M., &amp; Montagnini, A. (2011). Do we track what we see? Common versus independent processing for motion perception and smooth pursuit eye movements: A review. </w:t>
      </w:r>
      <w:r w:rsidRPr="008E0A14">
        <w:rPr>
          <w:rFonts w:ascii="Calibri" w:hAnsi="Calibri" w:cs="Calibri"/>
          <w:i/>
          <w:iCs/>
          <w:noProof/>
          <w:szCs w:val="24"/>
        </w:rPr>
        <w:t>Vision Research</w:t>
      </w:r>
      <w:r w:rsidRPr="008E0A14">
        <w:rPr>
          <w:rFonts w:ascii="Calibri" w:hAnsi="Calibri" w:cs="Calibri"/>
          <w:noProof/>
          <w:szCs w:val="24"/>
        </w:rPr>
        <w:t xml:space="preserve">, </w:t>
      </w:r>
      <w:r w:rsidRPr="008E0A14">
        <w:rPr>
          <w:rFonts w:ascii="Calibri" w:hAnsi="Calibri" w:cs="Calibri"/>
          <w:i/>
          <w:iCs/>
          <w:noProof/>
          <w:szCs w:val="24"/>
        </w:rPr>
        <w:t>51</w:t>
      </w:r>
      <w:r w:rsidRPr="008E0A14">
        <w:rPr>
          <w:rFonts w:ascii="Calibri" w:hAnsi="Calibri" w:cs="Calibri"/>
          <w:noProof/>
          <w:szCs w:val="24"/>
        </w:rPr>
        <w:t>(8), 836–852. https://doi.org/10.1016/j.visres.2010.10.017</w:t>
      </w:r>
    </w:p>
    <w:p w14:paraId="46710688"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Werkhoven, P., Snippe, H. P., &amp; Alexander, T. (1992). Visual processing of optic acceleration. </w:t>
      </w:r>
      <w:r w:rsidRPr="008E0A14">
        <w:rPr>
          <w:rFonts w:ascii="Calibri" w:hAnsi="Calibri" w:cs="Calibri"/>
          <w:i/>
          <w:iCs/>
          <w:noProof/>
          <w:szCs w:val="24"/>
        </w:rPr>
        <w:t>Vision Research</w:t>
      </w:r>
      <w:r w:rsidRPr="008E0A14">
        <w:rPr>
          <w:rFonts w:ascii="Calibri" w:hAnsi="Calibri" w:cs="Calibri"/>
          <w:noProof/>
          <w:szCs w:val="24"/>
        </w:rPr>
        <w:t xml:space="preserve">, </w:t>
      </w:r>
      <w:r w:rsidRPr="008E0A14">
        <w:rPr>
          <w:rFonts w:ascii="Calibri" w:hAnsi="Calibri" w:cs="Calibri"/>
          <w:i/>
          <w:iCs/>
          <w:noProof/>
          <w:szCs w:val="24"/>
        </w:rPr>
        <w:t>32</w:t>
      </w:r>
      <w:r w:rsidRPr="008E0A14">
        <w:rPr>
          <w:rFonts w:ascii="Calibri" w:hAnsi="Calibri" w:cs="Calibri"/>
          <w:noProof/>
          <w:szCs w:val="24"/>
        </w:rPr>
        <w:t>(12), 2313–2329. https://doi.org/10.1016/0042-6989(92)90095-Z</w:t>
      </w:r>
    </w:p>
    <w:p w14:paraId="79146A5E"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Wertheim, A. H., &amp; Van Gelder, P. (1990). An acceleration illusion caused by underestimation of stimulus velocity during pursuit eye movements: Aubert-Fleischl revisited. </w:t>
      </w:r>
      <w:r w:rsidRPr="008E0A14">
        <w:rPr>
          <w:rFonts w:ascii="Calibri" w:hAnsi="Calibri" w:cs="Calibri"/>
          <w:i/>
          <w:iCs/>
          <w:noProof/>
          <w:szCs w:val="24"/>
        </w:rPr>
        <w:t>Perception</w:t>
      </w:r>
      <w:r w:rsidRPr="008E0A14">
        <w:rPr>
          <w:rFonts w:ascii="Calibri" w:hAnsi="Calibri" w:cs="Calibri"/>
          <w:noProof/>
          <w:szCs w:val="24"/>
        </w:rPr>
        <w:t xml:space="preserve">, </w:t>
      </w:r>
      <w:r w:rsidRPr="008E0A14">
        <w:rPr>
          <w:rFonts w:ascii="Calibri" w:hAnsi="Calibri" w:cs="Calibri"/>
          <w:i/>
          <w:iCs/>
          <w:noProof/>
          <w:szCs w:val="24"/>
        </w:rPr>
        <w:t>19</w:t>
      </w:r>
      <w:r w:rsidRPr="008E0A14">
        <w:rPr>
          <w:rFonts w:ascii="Calibri" w:hAnsi="Calibri" w:cs="Calibri"/>
          <w:noProof/>
          <w:szCs w:val="24"/>
        </w:rPr>
        <w:t>(4), 471–482. https://doi.org/10.1068/p190471</w:t>
      </w:r>
    </w:p>
    <w:p w14:paraId="1F41859F"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szCs w:val="24"/>
        </w:rPr>
      </w:pPr>
      <w:r w:rsidRPr="008E0A14">
        <w:rPr>
          <w:rFonts w:ascii="Calibri" w:hAnsi="Calibri" w:cs="Calibri"/>
          <w:noProof/>
          <w:szCs w:val="24"/>
        </w:rPr>
        <w:t xml:space="preserve">Zago, M., La Scaleia, B., Miller, W. L., &amp; Lacquaniti, F. (2011). Coherence of structural visual cues and pictorial gravity paves the way for interceptive actions. </w:t>
      </w:r>
      <w:r w:rsidRPr="008E0A14">
        <w:rPr>
          <w:rFonts w:ascii="Calibri" w:hAnsi="Calibri" w:cs="Calibri"/>
          <w:i/>
          <w:iCs/>
          <w:noProof/>
          <w:szCs w:val="24"/>
        </w:rPr>
        <w:t>Journal of Vision</w:t>
      </w:r>
      <w:r w:rsidRPr="008E0A14">
        <w:rPr>
          <w:rFonts w:ascii="Calibri" w:hAnsi="Calibri" w:cs="Calibri"/>
          <w:noProof/>
          <w:szCs w:val="24"/>
        </w:rPr>
        <w:t xml:space="preserve">, </w:t>
      </w:r>
      <w:r w:rsidRPr="008E0A14">
        <w:rPr>
          <w:rFonts w:ascii="Calibri" w:hAnsi="Calibri" w:cs="Calibri"/>
          <w:i/>
          <w:iCs/>
          <w:noProof/>
          <w:szCs w:val="24"/>
        </w:rPr>
        <w:t>11</w:t>
      </w:r>
      <w:r w:rsidRPr="008E0A14">
        <w:rPr>
          <w:rFonts w:ascii="Calibri" w:hAnsi="Calibri" w:cs="Calibri"/>
          <w:noProof/>
          <w:szCs w:val="24"/>
        </w:rPr>
        <w:t>(10), 1–10. https://doi.org/10.1167/11.10.13.Introduction</w:t>
      </w:r>
    </w:p>
    <w:p w14:paraId="2FAFE6C6" w14:textId="77777777" w:rsidR="008E0A14" w:rsidRPr="008E0A14" w:rsidRDefault="008E0A14" w:rsidP="008E0A14">
      <w:pPr>
        <w:widowControl w:val="0"/>
        <w:autoSpaceDE w:val="0"/>
        <w:autoSpaceDN w:val="0"/>
        <w:adjustRightInd w:val="0"/>
        <w:spacing w:line="240" w:lineRule="auto"/>
        <w:ind w:left="480" w:hanging="480"/>
        <w:rPr>
          <w:rFonts w:ascii="Calibri" w:hAnsi="Calibri" w:cs="Calibri"/>
          <w:noProof/>
        </w:rPr>
      </w:pPr>
      <w:r w:rsidRPr="008E0A14">
        <w:rPr>
          <w:rFonts w:ascii="Calibri" w:hAnsi="Calibri" w:cs="Calibri"/>
          <w:noProof/>
          <w:szCs w:val="24"/>
        </w:rPr>
        <w:t xml:space="preserve">Zago, M., McIntyre, J., Senot, P., &amp; Lacquaniti, F. (2008). Internal models and prediction of visual gravitational motion. </w:t>
      </w:r>
      <w:r w:rsidRPr="008E0A14">
        <w:rPr>
          <w:rFonts w:ascii="Calibri" w:hAnsi="Calibri" w:cs="Calibri"/>
          <w:i/>
          <w:iCs/>
          <w:noProof/>
          <w:szCs w:val="24"/>
        </w:rPr>
        <w:t>Vision Research</w:t>
      </w:r>
      <w:r w:rsidRPr="008E0A14">
        <w:rPr>
          <w:rFonts w:ascii="Calibri" w:hAnsi="Calibri" w:cs="Calibri"/>
          <w:noProof/>
          <w:szCs w:val="24"/>
        </w:rPr>
        <w:t xml:space="preserve">, </w:t>
      </w:r>
      <w:r w:rsidRPr="008E0A14">
        <w:rPr>
          <w:rFonts w:ascii="Calibri" w:hAnsi="Calibri" w:cs="Calibri"/>
          <w:i/>
          <w:iCs/>
          <w:noProof/>
          <w:szCs w:val="24"/>
        </w:rPr>
        <w:t>48</w:t>
      </w:r>
      <w:r w:rsidRPr="008E0A14">
        <w:rPr>
          <w:rFonts w:ascii="Calibri" w:hAnsi="Calibri" w:cs="Calibri"/>
          <w:noProof/>
          <w:szCs w:val="24"/>
        </w:rPr>
        <w:t>(14), 1532–1538. https://doi.org/10.1016/j.visres.2008.04.005</w:t>
      </w:r>
    </w:p>
    <w:p w14:paraId="65F45E85" w14:textId="5729539A" w:rsidR="00E32BF5" w:rsidRPr="00D01B6F" w:rsidRDefault="00E32BF5" w:rsidP="004850CC">
      <w:pPr>
        <w:rPr>
          <w:lang w:val="es-ES"/>
        </w:rPr>
      </w:pPr>
      <w:r>
        <w:fldChar w:fldCharType="end"/>
      </w:r>
    </w:p>
    <w:sectPr w:rsidR="00E32BF5" w:rsidRPr="00D01B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41577"/>
    <w:rsid w:val="00054679"/>
    <w:rsid w:val="00066ACE"/>
    <w:rsid w:val="00090B49"/>
    <w:rsid w:val="000A198D"/>
    <w:rsid w:val="000A5B70"/>
    <w:rsid w:val="000C63D1"/>
    <w:rsid w:val="00112346"/>
    <w:rsid w:val="001176A9"/>
    <w:rsid w:val="00121569"/>
    <w:rsid w:val="00130202"/>
    <w:rsid w:val="00153916"/>
    <w:rsid w:val="0016268C"/>
    <w:rsid w:val="00184781"/>
    <w:rsid w:val="00187C34"/>
    <w:rsid w:val="001906EB"/>
    <w:rsid w:val="001940CF"/>
    <w:rsid w:val="001977EA"/>
    <w:rsid w:val="001A2453"/>
    <w:rsid w:val="001C29B3"/>
    <w:rsid w:val="001C3968"/>
    <w:rsid w:val="00210C53"/>
    <w:rsid w:val="002175DD"/>
    <w:rsid w:val="00236BC9"/>
    <w:rsid w:val="0024603B"/>
    <w:rsid w:val="002502B8"/>
    <w:rsid w:val="00261565"/>
    <w:rsid w:val="0026775F"/>
    <w:rsid w:val="00282356"/>
    <w:rsid w:val="0029217A"/>
    <w:rsid w:val="00297476"/>
    <w:rsid w:val="002A1A9B"/>
    <w:rsid w:val="002C490B"/>
    <w:rsid w:val="002F6546"/>
    <w:rsid w:val="0031495E"/>
    <w:rsid w:val="00316387"/>
    <w:rsid w:val="00334100"/>
    <w:rsid w:val="00335AF6"/>
    <w:rsid w:val="003405B4"/>
    <w:rsid w:val="00355892"/>
    <w:rsid w:val="00385931"/>
    <w:rsid w:val="0038698B"/>
    <w:rsid w:val="003A0E22"/>
    <w:rsid w:val="003A567D"/>
    <w:rsid w:val="003A56D0"/>
    <w:rsid w:val="003F1350"/>
    <w:rsid w:val="00402308"/>
    <w:rsid w:val="004054A3"/>
    <w:rsid w:val="00415D00"/>
    <w:rsid w:val="0045191F"/>
    <w:rsid w:val="00455516"/>
    <w:rsid w:val="00456512"/>
    <w:rsid w:val="00457B8C"/>
    <w:rsid w:val="004840BE"/>
    <w:rsid w:val="004850CC"/>
    <w:rsid w:val="004851B6"/>
    <w:rsid w:val="004A0054"/>
    <w:rsid w:val="004A0320"/>
    <w:rsid w:val="004A5F03"/>
    <w:rsid w:val="004A754A"/>
    <w:rsid w:val="004D128E"/>
    <w:rsid w:val="004D3366"/>
    <w:rsid w:val="004F7B12"/>
    <w:rsid w:val="00514798"/>
    <w:rsid w:val="00515BFC"/>
    <w:rsid w:val="00517EE5"/>
    <w:rsid w:val="00521481"/>
    <w:rsid w:val="0053648B"/>
    <w:rsid w:val="005368D2"/>
    <w:rsid w:val="0054296B"/>
    <w:rsid w:val="00562DCA"/>
    <w:rsid w:val="00580FFB"/>
    <w:rsid w:val="0058768C"/>
    <w:rsid w:val="00593E80"/>
    <w:rsid w:val="00595505"/>
    <w:rsid w:val="005A3235"/>
    <w:rsid w:val="005C2993"/>
    <w:rsid w:val="005E359D"/>
    <w:rsid w:val="00604840"/>
    <w:rsid w:val="00613131"/>
    <w:rsid w:val="00640D5C"/>
    <w:rsid w:val="0065543C"/>
    <w:rsid w:val="0068122F"/>
    <w:rsid w:val="006B0775"/>
    <w:rsid w:val="006B288B"/>
    <w:rsid w:val="006B4496"/>
    <w:rsid w:val="006C014A"/>
    <w:rsid w:val="006C2849"/>
    <w:rsid w:val="006C6CE5"/>
    <w:rsid w:val="006D11B3"/>
    <w:rsid w:val="006D354B"/>
    <w:rsid w:val="006D769B"/>
    <w:rsid w:val="006E01DB"/>
    <w:rsid w:val="006F086E"/>
    <w:rsid w:val="006F2C4E"/>
    <w:rsid w:val="006F7F5C"/>
    <w:rsid w:val="007063F9"/>
    <w:rsid w:val="00741AD0"/>
    <w:rsid w:val="007434FD"/>
    <w:rsid w:val="00744972"/>
    <w:rsid w:val="00751D13"/>
    <w:rsid w:val="0075723D"/>
    <w:rsid w:val="007614EE"/>
    <w:rsid w:val="007774C7"/>
    <w:rsid w:val="007A3B43"/>
    <w:rsid w:val="007B6D7D"/>
    <w:rsid w:val="007F0B9A"/>
    <w:rsid w:val="007F3FAE"/>
    <w:rsid w:val="0080133C"/>
    <w:rsid w:val="00840628"/>
    <w:rsid w:val="00844D24"/>
    <w:rsid w:val="00855B76"/>
    <w:rsid w:val="00864209"/>
    <w:rsid w:val="008734D9"/>
    <w:rsid w:val="0087590D"/>
    <w:rsid w:val="00880A31"/>
    <w:rsid w:val="00882444"/>
    <w:rsid w:val="00886B1A"/>
    <w:rsid w:val="00891775"/>
    <w:rsid w:val="008A15D0"/>
    <w:rsid w:val="008A7B56"/>
    <w:rsid w:val="008D72BE"/>
    <w:rsid w:val="008E0A14"/>
    <w:rsid w:val="008E5B63"/>
    <w:rsid w:val="008F5DD0"/>
    <w:rsid w:val="00900F96"/>
    <w:rsid w:val="00955A21"/>
    <w:rsid w:val="00970297"/>
    <w:rsid w:val="00982F21"/>
    <w:rsid w:val="00997DC0"/>
    <w:rsid w:val="009A3299"/>
    <w:rsid w:val="009C1994"/>
    <w:rsid w:val="009D5CCF"/>
    <w:rsid w:val="009E7A88"/>
    <w:rsid w:val="009F6043"/>
    <w:rsid w:val="009F7941"/>
    <w:rsid w:val="00A05C6A"/>
    <w:rsid w:val="00A17F6B"/>
    <w:rsid w:val="00A25932"/>
    <w:rsid w:val="00A25CC3"/>
    <w:rsid w:val="00A340F9"/>
    <w:rsid w:val="00A431AE"/>
    <w:rsid w:val="00A44908"/>
    <w:rsid w:val="00A47DA8"/>
    <w:rsid w:val="00A54235"/>
    <w:rsid w:val="00A643B3"/>
    <w:rsid w:val="00A6526E"/>
    <w:rsid w:val="00A6648E"/>
    <w:rsid w:val="00A72A81"/>
    <w:rsid w:val="00A86944"/>
    <w:rsid w:val="00AB56E9"/>
    <w:rsid w:val="00AB5E28"/>
    <w:rsid w:val="00AC189D"/>
    <w:rsid w:val="00AC5F1C"/>
    <w:rsid w:val="00AD59E9"/>
    <w:rsid w:val="00AF5692"/>
    <w:rsid w:val="00B117EC"/>
    <w:rsid w:val="00B13CEC"/>
    <w:rsid w:val="00B27F0E"/>
    <w:rsid w:val="00B377BA"/>
    <w:rsid w:val="00B45475"/>
    <w:rsid w:val="00B650B7"/>
    <w:rsid w:val="00B804B7"/>
    <w:rsid w:val="00B94CFD"/>
    <w:rsid w:val="00BA72A8"/>
    <w:rsid w:val="00BB40C9"/>
    <w:rsid w:val="00BD3838"/>
    <w:rsid w:val="00BF3834"/>
    <w:rsid w:val="00C148B2"/>
    <w:rsid w:val="00C26D80"/>
    <w:rsid w:val="00C4017F"/>
    <w:rsid w:val="00C6015C"/>
    <w:rsid w:val="00C61F40"/>
    <w:rsid w:val="00C660CF"/>
    <w:rsid w:val="00CA2A72"/>
    <w:rsid w:val="00CE0600"/>
    <w:rsid w:val="00CF0115"/>
    <w:rsid w:val="00D01B6F"/>
    <w:rsid w:val="00D06C9D"/>
    <w:rsid w:val="00D22200"/>
    <w:rsid w:val="00D42F15"/>
    <w:rsid w:val="00D45772"/>
    <w:rsid w:val="00D62B98"/>
    <w:rsid w:val="00D90250"/>
    <w:rsid w:val="00D94AEE"/>
    <w:rsid w:val="00DA76F4"/>
    <w:rsid w:val="00DC2DE7"/>
    <w:rsid w:val="00DC3E91"/>
    <w:rsid w:val="00DC4107"/>
    <w:rsid w:val="00DD1FC4"/>
    <w:rsid w:val="00DF08F8"/>
    <w:rsid w:val="00E034DA"/>
    <w:rsid w:val="00E23038"/>
    <w:rsid w:val="00E25870"/>
    <w:rsid w:val="00E32BF5"/>
    <w:rsid w:val="00E35B6C"/>
    <w:rsid w:val="00E37468"/>
    <w:rsid w:val="00E470D6"/>
    <w:rsid w:val="00E642AA"/>
    <w:rsid w:val="00E72229"/>
    <w:rsid w:val="00E7767D"/>
    <w:rsid w:val="00E817C4"/>
    <w:rsid w:val="00E82D8F"/>
    <w:rsid w:val="00E95B1F"/>
    <w:rsid w:val="00EB5FB9"/>
    <w:rsid w:val="00EC3AAF"/>
    <w:rsid w:val="00EE4C58"/>
    <w:rsid w:val="00EE6444"/>
    <w:rsid w:val="00EE79BD"/>
    <w:rsid w:val="00EF1EFA"/>
    <w:rsid w:val="00F01E10"/>
    <w:rsid w:val="00F05CAA"/>
    <w:rsid w:val="00F12838"/>
    <w:rsid w:val="00F1488E"/>
    <w:rsid w:val="00F168DD"/>
    <w:rsid w:val="00F2167B"/>
    <w:rsid w:val="00F34E8D"/>
    <w:rsid w:val="00F515FC"/>
    <w:rsid w:val="00F6145E"/>
    <w:rsid w:val="00F91E84"/>
    <w:rsid w:val="00F964BD"/>
    <w:rsid w:val="00F9735A"/>
    <w:rsid w:val="00FA364D"/>
    <w:rsid w:val="00FA5BF0"/>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emonstrations.wolfram.com/ProjectileWithAirDrag/" TargetMode="Externa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github.com/b-jorges/SD-of-Gravity-Prior"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hyperlink" Target="https://osf.io/8vg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59E92-78F6-4A99-B208-93F8CDCD0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8</Pages>
  <Words>20364</Words>
  <Characters>116077</Characters>
  <Application>Microsoft Office Word</Application>
  <DocSecurity>0</DocSecurity>
  <Lines>967</Lines>
  <Paragraphs>2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4</cp:revision>
  <dcterms:created xsi:type="dcterms:W3CDTF">2019-10-21T22:38:00Z</dcterms:created>
  <dcterms:modified xsi:type="dcterms:W3CDTF">2020-01-1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